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3A788" w14:textId="77777777" w:rsidR="00791C2C" w:rsidRDefault="00791C2C" w:rsidP="00037FA3">
      <w:pPr>
        <w:ind w:firstLine="0"/>
      </w:pPr>
    </w:p>
    <w:p w14:paraId="4A41DF0B" w14:textId="77777777" w:rsidR="00791C2C" w:rsidRDefault="00791C2C" w:rsidP="00037FA3">
      <w:pPr>
        <w:ind w:firstLine="0"/>
      </w:pPr>
    </w:p>
    <w:p w14:paraId="66C2DC1E" w14:textId="77777777" w:rsidR="00791C2C" w:rsidRDefault="00791C2C" w:rsidP="00037FA3">
      <w:pPr>
        <w:ind w:firstLine="0"/>
      </w:pPr>
    </w:p>
    <w:p w14:paraId="3DE2E702" w14:textId="77777777" w:rsidR="00791C2C" w:rsidRDefault="00791C2C" w:rsidP="00037FA3">
      <w:pPr>
        <w:ind w:firstLine="0"/>
        <w:rPr>
          <w:b/>
          <w:bCs/>
        </w:rPr>
      </w:pPr>
    </w:p>
    <w:p w14:paraId="188D6402" w14:textId="77777777" w:rsidR="00037FA3" w:rsidRDefault="00037FA3" w:rsidP="00037FA3">
      <w:pPr>
        <w:ind w:firstLine="0"/>
        <w:jc w:val="center"/>
        <w:rPr>
          <w:b/>
          <w:bCs/>
        </w:rPr>
      </w:pPr>
    </w:p>
    <w:p w14:paraId="1AE11FAA" w14:textId="3E0506F8" w:rsidR="00BE699C" w:rsidRDefault="00CA7659" w:rsidP="00037FA3">
      <w:pPr>
        <w:ind w:firstLine="0"/>
        <w:jc w:val="center"/>
        <w:rPr>
          <w:b/>
          <w:bCs/>
        </w:rPr>
      </w:pPr>
      <w:r w:rsidRPr="00791C2C">
        <w:rPr>
          <w:b/>
          <w:bCs/>
        </w:rPr>
        <w:t xml:space="preserve">Effects of </w:t>
      </w:r>
      <w:r w:rsidR="00311843" w:rsidRPr="00791C2C">
        <w:rPr>
          <w:b/>
          <w:bCs/>
        </w:rPr>
        <w:t>Color</w:t>
      </w:r>
      <w:r w:rsidR="00023746" w:rsidRPr="00791C2C">
        <w:rPr>
          <w:b/>
          <w:bCs/>
        </w:rPr>
        <w:t>-</w:t>
      </w:r>
      <w:r w:rsidR="00FD41C0">
        <w:rPr>
          <w:b/>
          <w:bCs/>
        </w:rPr>
        <w:t>evasive</w:t>
      </w:r>
      <w:r w:rsidR="00311843" w:rsidRPr="00791C2C">
        <w:rPr>
          <w:b/>
          <w:bCs/>
        </w:rPr>
        <w:t xml:space="preserve"> </w:t>
      </w:r>
      <w:r w:rsidR="00E622BF" w:rsidRPr="00791C2C">
        <w:rPr>
          <w:b/>
          <w:bCs/>
        </w:rPr>
        <w:t xml:space="preserve">Pedagogy </w:t>
      </w:r>
      <w:r w:rsidR="00800A2D" w:rsidRPr="00791C2C">
        <w:rPr>
          <w:b/>
          <w:bCs/>
        </w:rPr>
        <w:t>on White Adolescent</w:t>
      </w:r>
      <w:r w:rsidR="00F252E8" w:rsidRPr="00791C2C">
        <w:rPr>
          <w:b/>
          <w:bCs/>
        </w:rPr>
        <w:t xml:space="preserve"> </w:t>
      </w:r>
      <w:r w:rsidR="00DA6BF4">
        <w:rPr>
          <w:b/>
          <w:bCs/>
        </w:rPr>
        <w:t>Interpretations of History</w:t>
      </w:r>
    </w:p>
    <w:p w14:paraId="38321BCF" w14:textId="1B25CF55" w:rsidR="00791C2C" w:rsidRDefault="00791C2C" w:rsidP="00037FA3">
      <w:pPr>
        <w:ind w:firstLine="0"/>
        <w:jc w:val="center"/>
      </w:pPr>
      <w:r>
        <w:t>Ben</w:t>
      </w:r>
      <w:r w:rsidR="006A63BE">
        <w:t>jamin</w:t>
      </w:r>
      <w:r>
        <w:t xml:space="preserve"> Wallace</w:t>
      </w:r>
    </w:p>
    <w:p w14:paraId="263DE0B1" w14:textId="1AEA9F3E" w:rsidR="00791C2C" w:rsidRDefault="00791C2C" w:rsidP="00037FA3">
      <w:pPr>
        <w:ind w:firstLine="0"/>
        <w:jc w:val="center"/>
      </w:pPr>
      <w:r>
        <w:t>Department of Psychology, Duke University</w:t>
      </w:r>
    </w:p>
    <w:p w14:paraId="35EBC904" w14:textId="09356DDA" w:rsidR="00791C2C" w:rsidRDefault="00791C2C" w:rsidP="00037FA3">
      <w:pPr>
        <w:ind w:firstLine="0"/>
        <w:jc w:val="center"/>
      </w:pPr>
      <w:r>
        <w:t>Sarah Gaither</w:t>
      </w:r>
    </w:p>
    <w:p w14:paraId="61C40A07" w14:textId="77F369CC" w:rsidR="00791C2C" w:rsidRDefault="00791C2C" w:rsidP="00037FA3">
      <w:pPr>
        <w:ind w:firstLine="0"/>
        <w:jc w:val="center"/>
      </w:pPr>
      <w:r>
        <w:t>PSY 392: Independent Study</w:t>
      </w:r>
    </w:p>
    <w:p w14:paraId="1564F020" w14:textId="75894BFB" w:rsidR="00791C2C" w:rsidRDefault="00791C2C" w:rsidP="00037FA3">
      <w:pPr>
        <w:ind w:firstLine="0"/>
        <w:jc w:val="center"/>
      </w:pPr>
      <w:r>
        <w:t>April 20, 2022</w:t>
      </w:r>
      <w:r>
        <w:br w:type="page"/>
      </w:r>
    </w:p>
    <w:p w14:paraId="6CDE3149" w14:textId="2BD3E156" w:rsidR="00791C2C" w:rsidRPr="00791C2C" w:rsidRDefault="00791C2C" w:rsidP="00037FA3">
      <w:pPr>
        <w:ind w:firstLine="0"/>
        <w:jc w:val="center"/>
        <w:rPr>
          <w:b/>
          <w:bCs/>
        </w:rPr>
      </w:pPr>
      <w:r w:rsidRPr="00791C2C">
        <w:rPr>
          <w:b/>
          <w:bCs/>
        </w:rPr>
        <w:lastRenderedPageBreak/>
        <w:t xml:space="preserve">Effects of Color-blind Pedagogy on White Adolescent </w:t>
      </w:r>
      <w:r w:rsidR="00DA6BF4">
        <w:rPr>
          <w:b/>
          <w:bCs/>
        </w:rPr>
        <w:t>Interpretations of History</w:t>
      </w:r>
    </w:p>
    <w:p w14:paraId="5F74B90E" w14:textId="6281C707" w:rsidR="007E5DDD" w:rsidRPr="000B6D26" w:rsidRDefault="009262F6" w:rsidP="00E12650">
      <w:pPr>
        <w:spacing w:before="0" w:after="160"/>
      </w:pPr>
      <w:r w:rsidRPr="000B6D26">
        <w:t>S</w:t>
      </w:r>
      <w:r w:rsidR="00A45AC3" w:rsidRPr="000B6D26">
        <w:t xml:space="preserve">chools </w:t>
      </w:r>
      <w:r w:rsidR="00535A50" w:rsidRPr="000B6D26">
        <w:t xml:space="preserve">are a central fixture </w:t>
      </w:r>
      <w:r w:rsidR="00A45AC3" w:rsidRPr="000B6D26">
        <w:t xml:space="preserve">in </w:t>
      </w:r>
      <w:r w:rsidRPr="000B6D26">
        <w:t>many American children’s</w:t>
      </w:r>
      <w:r w:rsidR="00A45AC3" w:rsidRPr="000B6D26">
        <w:t xml:space="preserve"> lives. </w:t>
      </w:r>
      <w:r w:rsidR="00A44655" w:rsidRPr="000B6D26">
        <w:t>From middle childhood to adolescence</w:t>
      </w:r>
      <w:r w:rsidR="00A45AC3" w:rsidRPr="000B6D26">
        <w:t>, the influence of parents and other caretakers</w:t>
      </w:r>
      <w:r w:rsidR="00DA6BF4">
        <w:t xml:space="preserve"> tends to</w:t>
      </w:r>
      <w:r w:rsidR="00A45AC3" w:rsidRPr="000B6D26">
        <w:t xml:space="preserve"> decrease</w:t>
      </w:r>
      <w:r w:rsidR="00A44655" w:rsidRPr="000B6D26">
        <w:t xml:space="preserve"> as </w:t>
      </w:r>
      <w:r w:rsidR="00A45AC3" w:rsidRPr="000B6D26">
        <w:t>they interact more with peers, teachers, and other adults in their communities (Aldana &amp; Byrd</w:t>
      </w:r>
      <w:r w:rsidR="00FD41C0">
        <w:t xml:space="preserve">, </w:t>
      </w:r>
      <w:r w:rsidR="00A45AC3" w:rsidRPr="000B6D26">
        <w:t>2015; Bradshaw</w:t>
      </w:r>
      <w:r w:rsidR="00FD41C0">
        <w:t>,</w:t>
      </w:r>
      <w:r w:rsidR="00A45AC3" w:rsidRPr="000B6D26">
        <w:t xml:space="preserve"> 2014). </w:t>
      </w:r>
      <w:r w:rsidR="00AB7FE7" w:rsidRPr="00BB3926">
        <w:t xml:space="preserve">By high school, </w:t>
      </w:r>
      <w:r w:rsidR="0081667B" w:rsidRPr="00BB3926">
        <w:t xml:space="preserve">individuals </w:t>
      </w:r>
      <w:r w:rsidR="002E6F30" w:rsidRPr="00BB3926">
        <w:t xml:space="preserve">begin </w:t>
      </w:r>
      <w:r w:rsidR="00DA6BF4">
        <w:t>solidifying their</w:t>
      </w:r>
      <w:r w:rsidR="00A45AC3" w:rsidRPr="00BB3926">
        <w:t xml:space="preserve"> beliefs</w:t>
      </w:r>
      <w:r w:rsidR="00DA6BF4">
        <w:t xml:space="preserve"> thr</w:t>
      </w:r>
      <w:r w:rsidR="002E6F30" w:rsidRPr="00BB3926">
        <w:t>ough the lens</w:t>
      </w:r>
      <w:r w:rsidR="000B6D26" w:rsidRPr="00BB3926">
        <w:t>es</w:t>
      </w:r>
      <w:r w:rsidR="002E6F30" w:rsidRPr="00BB3926">
        <w:t xml:space="preserve"> of </w:t>
      </w:r>
      <w:r w:rsidR="000B6D26" w:rsidRPr="00BB3926">
        <w:t>social identities like race</w:t>
      </w:r>
      <w:r w:rsidR="007E5DDD" w:rsidRPr="00BB3926">
        <w:t xml:space="preserve"> </w:t>
      </w:r>
      <w:r w:rsidR="001657DB" w:rsidRPr="00BB3926">
        <w:t>(</w:t>
      </w:r>
      <w:r w:rsidR="004F5573" w:rsidRPr="00BB3926">
        <w:t>Williamson</w:t>
      </w:r>
      <w:r w:rsidR="001657DB" w:rsidRPr="00BB3926">
        <w:t xml:space="preserve"> et al.</w:t>
      </w:r>
      <w:r w:rsidR="00FD41C0">
        <w:t xml:space="preserve">, </w:t>
      </w:r>
      <w:r w:rsidR="001657DB" w:rsidRPr="00BB3926">
        <w:t>2020</w:t>
      </w:r>
      <w:r w:rsidR="001657DB" w:rsidRPr="00917937">
        <w:rPr>
          <w:b/>
          <w:bCs/>
        </w:rPr>
        <w:t>)</w:t>
      </w:r>
      <w:r w:rsidR="00A45AC3" w:rsidRPr="00917937">
        <w:rPr>
          <w:b/>
          <w:bCs/>
        </w:rPr>
        <w:t xml:space="preserve">. </w:t>
      </w:r>
      <w:r w:rsidR="00917937" w:rsidRPr="00917937">
        <w:rPr>
          <w:b/>
          <w:bCs/>
        </w:rPr>
        <w:t>For example, analysts</w:t>
      </w:r>
      <w:r w:rsidR="00A45AC3" w:rsidRPr="00917937">
        <w:rPr>
          <w:b/>
          <w:bCs/>
        </w:rPr>
        <w:t xml:space="preserve"> have </w:t>
      </w:r>
      <w:r w:rsidR="002E6F30" w:rsidRPr="00917937">
        <w:rPr>
          <w:b/>
          <w:bCs/>
        </w:rPr>
        <w:t xml:space="preserve">investigated </w:t>
      </w:r>
      <w:r w:rsidR="00DA6BF4" w:rsidRPr="00917937">
        <w:rPr>
          <w:b/>
          <w:bCs/>
        </w:rPr>
        <w:t>the</w:t>
      </w:r>
      <w:r w:rsidR="002E6F30" w:rsidRPr="00917937">
        <w:rPr>
          <w:b/>
          <w:bCs/>
        </w:rPr>
        <w:t xml:space="preserve"> r</w:t>
      </w:r>
      <w:r w:rsidR="00917937" w:rsidRPr="00917937">
        <w:rPr>
          <w:b/>
          <w:bCs/>
        </w:rPr>
        <w:t>ole teachers play in Black students’ self-esteem, academic evaluations, and interpretations of history</w:t>
      </w:r>
      <w:r w:rsidR="00917937">
        <w:t xml:space="preserve"> </w:t>
      </w:r>
      <w:r w:rsidR="00A45AC3" w:rsidRPr="000B6D26">
        <w:t>(</w:t>
      </w:r>
      <w:proofErr w:type="spellStart"/>
      <w:r w:rsidR="00A45AC3" w:rsidRPr="000B6D26">
        <w:t>Bañales</w:t>
      </w:r>
      <w:proofErr w:type="spellEnd"/>
      <w:r w:rsidR="00A45AC3" w:rsidRPr="000B6D26">
        <w:t xml:space="preserve"> et. al 2020; Francis &amp; Darity 2021; Pena-</w:t>
      </w:r>
      <w:proofErr w:type="spellStart"/>
      <w:r w:rsidR="00A45AC3" w:rsidRPr="000B6D26">
        <w:t>Shaff</w:t>
      </w:r>
      <w:proofErr w:type="spellEnd"/>
      <w:r w:rsidR="00A45AC3" w:rsidRPr="000B6D26">
        <w:t xml:space="preserve"> et. al 2019; Brown 2007; Hughes 2009). Other studies extend these issues to Latino, Asian American, and multi-racial individuals (see,</w:t>
      </w:r>
      <w:r w:rsidR="007E5DDD" w:rsidRPr="000B6D26">
        <w:t xml:space="preserve"> </w:t>
      </w:r>
      <w:r w:rsidR="00A45AC3" w:rsidRPr="000B6D26">
        <w:t xml:space="preserve">e.g., Brega &amp; Coleman, 1999; Phinney &amp; Chavira, 1995; Stone 2017). </w:t>
      </w:r>
    </w:p>
    <w:p w14:paraId="50E50B4E" w14:textId="68291AE7" w:rsidR="00A45AC3" w:rsidRPr="000B6D26" w:rsidRDefault="000747CF" w:rsidP="00037FA3">
      <w:r w:rsidRPr="000B6D26">
        <w:t>I</w:t>
      </w:r>
      <w:r>
        <w:t>nteractions between teachers and w</w:t>
      </w:r>
      <w:r w:rsidR="00A45AC3" w:rsidRPr="000B6D26">
        <w:t xml:space="preserve">hite American students remain largely absent from these inquiries due to the seemingly invisible and white-centering logic of </w:t>
      </w:r>
      <w:r w:rsidR="00FD41C0">
        <w:t>color-evasive</w:t>
      </w:r>
      <w:r w:rsidR="00A45AC3" w:rsidRPr="000B6D26">
        <w:t xml:space="preserve"> ideology, which posits that race does not matter, </w:t>
      </w:r>
      <w:r w:rsidR="007913B0" w:rsidRPr="000B6D26">
        <w:t>modern-day racism is the consequence of a few prejudiced people</w:t>
      </w:r>
      <w:r w:rsidR="00A45AC3" w:rsidRPr="000B6D26">
        <w:t>, and racism is a relic of the past (Bonilla-Silva</w:t>
      </w:r>
      <w:r w:rsidR="00FD41C0">
        <w:t>,</w:t>
      </w:r>
      <w:r w:rsidR="00A45AC3" w:rsidRPr="000B6D26">
        <w:t xml:space="preserve"> 2018</w:t>
      </w:r>
      <w:r w:rsidR="00B4757B" w:rsidRPr="000B6D26">
        <w:t>; Lewis</w:t>
      </w:r>
      <w:r w:rsidR="00FD41C0">
        <w:t>,</w:t>
      </w:r>
      <w:r w:rsidR="00B4757B" w:rsidRPr="000B6D26">
        <w:t xml:space="preserve"> 2004</w:t>
      </w:r>
      <w:r w:rsidR="00A45AC3" w:rsidRPr="000B6D26">
        <w:t xml:space="preserve">). </w:t>
      </w:r>
      <w:r w:rsidR="002B1F22" w:rsidRPr="000B6D26">
        <w:t>In the United States, "race" is a dynamic social construction contingent on the country's unique history of white domination and the marginalization of African American, Asian American, Latinx, and Indigenous peoples (</w:t>
      </w:r>
      <w:proofErr w:type="spellStart"/>
      <w:r w:rsidR="002B1F22" w:rsidRPr="000B6D26">
        <w:t>Ifekwunigwe</w:t>
      </w:r>
      <w:proofErr w:type="spellEnd"/>
      <w:r w:rsidR="00FD41C0">
        <w:t>,</w:t>
      </w:r>
      <w:r w:rsidR="002B1F22" w:rsidRPr="000B6D26">
        <w:t xml:space="preserve"> 2020). </w:t>
      </w:r>
      <w:r w:rsidR="00A45AC3" w:rsidRPr="000B6D26">
        <w:t xml:space="preserve">Because of their dominant position in the United States' contemporary racial order, </w:t>
      </w:r>
      <w:r w:rsidR="00B305F4" w:rsidRPr="000B6D26">
        <w:t xml:space="preserve">white individuals have an ego-protective incentive to practice </w:t>
      </w:r>
      <w:r w:rsidR="00FD41C0">
        <w:t>color-evasiveness</w:t>
      </w:r>
      <w:r w:rsidR="00B4757B" w:rsidRPr="000B6D26">
        <w:t xml:space="preserve"> (</w:t>
      </w:r>
      <w:proofErr w:type="spellStart"/>
      <w:r w:rsidR="00756217" w:rsidRPr="000B6D26">
        <w:t>Plaut</w:t>
      </w:r>
      <w:proofErr w:type="spellEnd"/>
      <w:r w:rsidR="00756217" w:rsidRPr="000B6D26">
        <w:t xml:space="preserve"> et al.</w:t>
      </w:r>
      <w:r w:rsidR="00FD41C0">
        <w:t xml:space="preserve">, </w:t>
      </w:r>
      <w:r w:rsidR="00756217" w:rsidRPr="000B6D26">
        <w:t>2018</w:t>
      </w:r>
      <w:r w:rsidR="00B4757B" w:rsidRPr="000B6D26">
        <w:t>)</w:t>
      </w:r>
      <w:r w:rsidR="00A45AC3" w:rsidRPr="000B6D26">
        <w:t xml:space="preserve">. It allows </w:t>
      </w:r>
      <w:r w:rsidR="002B1F22">
        <w:t xml:space="preserve">white </w:t>
      </w:r>
      <w:r w:rsidR="0096208B">
        <w:t>individuals to</w:t>
      </w:r>
      <w:r w:rsidR="00A45AC3" w:rsidRPr="000B6D26">
        <w:t xml:space="preserve"> enjoy </w:t>
      </w:r>
      <w:r w:rsidR="0074267C">
        <w:t xml:space="preserve">both </w:t>
      </w:r>
      <w:r w:rsidR="00A45AC3" w:rsidRPr="000B6D26">
        <w:t>the material and psychological wage</w:t>
      </w:r>
      <w:r w:rsidR="002B1F22">
        <w:t>s</w:t>
      </w:r>
      <w:r w:rsidR="00A45AC3" w:rsidRPr="000B6D26">
        <w:t xml:space="preserve"> of whiteness while </w:t>
      </w:r>
      <w:r w:rsidR="00B305F4" w:rsidRPr="000B6D26">
        <w:t xml:space="preserve">attributing racial inequalities to </w:t>
      </w:r>
      <w:r w:rsidR="002B1F22">
        <w:t>personal</w:t>
      </w:r>
      <w:r w:rsidR="00B305F4" w:rsidRPr="000B6D26">
        <w:t xml:space="preserve"> shortcomings</w:t>
      </w:r>
      <w:r w:rsidR="00A45AC3" w:rsidRPr="000B6D26">
        <w:t xml:space="preserve"> (</w:t>
      </w:r>
      <w:r w:rsidR="00756217" w:rsidRPr="000B6D26">
        <w:t xml:space="preserve">Du </w:t>
      </w:r>
      <w:proofErr w:type="spellStart"/>
      <w:r w:rsidR="00756217" w:rsidRPr="000B6D26">
        <w:t>Bois</w:t>
      </w:r>
      <w:proofErr w:type="spellEnd"/>
      <w:r w:rsidR="002B1F22">
        <w:t>, 1</w:t>
      </w:r>
      <w:r w:rsidR="00756217" w:rsidRPr="000B6D26">
        <w:t>920</w:t>
      </w:r>
      <w:r w:rsidR="002B1F22">
        <w:t xml:space="preserve">; Roediger, </w:t>
      </w:r>
      <w:r w:rsidR="002B1F22">
        <w:rPr>
          <w:b/>
          <w:bCs/>
        </w:rPr>
        <w:t>Year</w:t>
      </w:r>
      <w:r w:rsidR="00A45AC3" w:rsidRPr="000B6D26">
        <w:t xml:space="preserve">). </w:t>
      </w:r>
      <w:r w:rsidR="0010426E" w:rsidRPr="000B6D26">
        <w:t>Few scholars</w:t>
      </w:r>
      <w:r w:rsidR="00A45AC3" w:rsidRPr="000B6D26">
        <w:t xml:space="preserve"> </w:t>
      </w:r>
      <w:r w:rsidR="0010426E" w:rsidRPr="000B6D26">
        <w:t>have examined</w:t>
      </w:r>
      <w:r w:rsidR="00A45AC3" w:rsidRPr="000B6D26">
        <w:t xml:space="preserve"> how white </w:t>
      </w:r>
      <w:r w:rsidR="00C901B3" w:rsidRPr="000B6D26">
        <w:t>youth</w:t>
      </w:r>
      <w:r w:rsidR="00A45AC3" w:rsidRPr="000B6D26">
        <w:t xml:space="preserve"> reproduce, </w:t>
      </w:r>
      <w:r w:rsidR="00A45AC3" w:rsidRPr="000B6D26">
        <w:lastRenderedPageBreak/>
        <w:t>rework</w:t>
      </w:r>
      <w:r w:rsidR="003A7E58" w:rsidRPr="000B6D26">
        <w:t xml:space="preserve">, or contest </w:t>
      </w:r>
      <w:r w:rsidR="00936273" w:rsidRPr="000B6D26">
        <w:t>such</w:t>
      </w:r>
      <w:r w:rsidR="00A45AC3" w:rsidRPr="000B6D26">
        <w:t xml:space="preserve"> beliefs </w:t>
      </w:r>
      <w:r w:rsidR="00C901B3" w:rsidRPr="000B6D26">
        <w:t>as they interact with their teacher’s pedagogical approaches</w:t>
      </w:r>
      <w:r w:rsidR="00A45AC3" w:rsidRPr="000B6D26">
        <w:t>. This paper</w:t>
      </w:r>
      <w:r w:rsidR="003A7E58" w:rsidRPr="000B6D26">
        <w:t xml:space="preserve"> specifically</w:t>
      </w:r>
      <w:r w:rsidR="00936273" w:rsidRPr="000B6D26">
        <w:t xml:space="preserve"> focuses on</w:t>
      </w:r>
      <w:r w:rsidR="00A45AC3" w:rsidRPr="000B6D26">
        <w:t xml:space="preserve"> white adolescents</w:t>
      </w:r>
      <w:r w:rsidR="00936273" w:rsidRPr="000B6D26">
        <w:t xml:space="preserve">’ </w:t>
      </w:r>
      <w:r w:rsidR="002B1F22">
        <w:t>interpretations</w:t>
      </w:r>
      <w:r w:rsidR="00936273" w:rsidRPr="000B6D26">
        <w:t xml:space="preserve"> </w:t>
      </w:r>
      <w:r w:rsidR="003A7E58" w:rsidRPr="000B6D26">
        <w:t>of history</w:t>
      </w:r>
      <w:r w:rsidR="00A45AC3" w:rsidRPr="000B6D26">
        <w:t xml:space="preserve"> </w:t>
      </w:r>
      <w:r w:rsidR="005B4673">
        <w:t>in color-evasive environments.</w:t>
      </w:r>
    </w:p>
    <w:p w14:paraId="7DEF9276" w14:textId="03971FB8" w:rsidR="00A45AC3" w:rsidRPr="000B6D26" w:rsidRDefault="00A45AC3" w:rsidP="00037FA3">
      <w:r w:rsidRPr="000B6D26">
        <w:t xml:space="preserve">Past studies on </w:t>
      </w:r>
      <w:r w:rsidR="00216289" w:rsidRPr="000B6D26">
        <w:t>race and</w:t>
      </w:r>
      <w:r w:rsidRPr="000B6D26">
        <w:t xml:space="preserve"> school contexts often recruit parents and teachers to report students' racial practices (e.g. interracial friendships, standing up to racism, etc.) and racial beliefs (</w:t>
      </w:r>
      <w:proofErr w:type="spellStart"/>
      <w:r w:rsidRPr="000B6D26">
        <w:t>Onyekwuluje</w:t>
      </w:r>
      <w:proofErr w:type="spellEnd"/>
      <w:r w:rsidR="00FD41C0">
        <w:t>,</w:t>
      </w:r>
      <w:r w:rsidRPr="000B6D26">
        <w:t xml:space="preserve"> 2000; Hagerman</w:t>
      </w:r>
      <w:r w:rsidR="00FD41C0">
        <w:t>,</w:t>
      </w:r>
      <w:r w:rsidRPr="000B6D26">
        <w:t xml:space="preserve"> 2017). Shifting the focus of this scholarship from </w:t>
      </w:r>
      <w:r w:rsidR="003A7E58" w:rsidRPr="000B6D26">
        <w:t>parents</w:t>
      </w:r>
      <w:r w:rsidRPr="000B6D26">
        <w:t xml:space="preserve"> to </w:t>
      </w:r>
      <w:r w:rsidR="003A7E58" w:rsidRPr="000B6D26">
        <w:t xml:space="preserve">their </w:t>
      </w:r>
      <w:r w:rsidRPr="000B6D26">
        <w:t xml:space="preserve">children's perceptions can illuminate aspects of behaviors and beliefs that are often obstructed from their parents' view. </w:t>
      </w:r>
      <w:r w:rsidR="001F13E5">
        <w:t>During adolescence in particular, individuals increase their autonomy and elevate the importance of relationships with those outside of their families (</w:t>
      </w:r>
      <w:proofErr w:type="spellStart"/>
      <w:r w:rsidR="001F13E5">
        <w:t>Loyd</w:t>
      </w:r>
      <w:proofErr w:type="spellEnd"/>
      <w:r w:rsidR="001F13E5">
        <w:t xml:space="preserve"> &amp; Gaither</w:t>
      </w:r>
      <w:r w:rsidR="00FD41C0">
        <w:t>,</w:t>
      </w:r>
      <w:r w:rsidR="001F13E5">
        <w:t xml:space="preserve"> 2018; Smetana et al.</w:t>
      </w:r>
      <w:r w:rsidR="00FD41C0">
        <w:t xml:space="preserve">, </w:t>
      </w:r>
      <w:r w:rsidR="001F13E5">
        <w:t>2015)</w:t>
      </w:r>
      <w:r w:rsidRPr="000B6D26">
        <w:t xml:space="preserve">. </w:t>
      </w:r>
      <w:r w:rsidR="00BA424B">
        <w:t>Therefo</w:t>
      </w:r>
      <w:r w:rsidR="00986FE4">
        <w:t>re, it is</w:t>
      </w:r>
      <w:r w:rsidR="00771DE6">
        <w:t xml:space="preserve"> possible that messages transmitted by teachers would grow in relevance during high school</w:t>
      </w:r>
      <w:r w:rsidR="007E5DC9" w:rsidRPr="000B6D26">
        <w:t>. By equipping</w:t>
      </w:r>
      <w:r w:rsidRPr="000B6D26">
        <w:t xml:space="preserve"> child-centered methods</w:t>
      </w:r>
      <w:r w:rsidR="009C582B">
        <w:t xml:space="preserve"> to understand teacher-student </w:t>
      </w:r>
      <w:r w:rsidR="008E54D9">
        <w:t>interactions</w:t>
      </w:r>
      <w:r w:rsidR="007E5DC9" w:rsidRPr="000B6D26">
        <w:t>, analysts can more easily</w:t>
      </w:r>
      <w:r w:rsidRPr="000B6D26">
        <w:t xml:space="preserve"> develop existing theories about the reproduction of dominant racial ideologies and </w:t>
      </w:r>
      <w:r w:rsidR="00661126" w:rsidRPr="000B6D26">
        <w:t xml:space="preserve">better </w:t>
      </w:r>
      <w:r w:rsidRPr="000B6D26">
        <w:t>inform anti-racist teaching strategies and school policies (Rogers</w:t>
      </w:r>
      <w:r w:rsidR="00FD41C0">
        <w:t>,</w:t>
      </w:r>
      <w:r w:rsidRPr="000B6D26">
        <w:t xml:space="preserve"> 2021).</w:t>
      </w:r>
    </w:p>
    <w:p w14:paraId="32DBC4CD" w14:textId="554F23C3" w:rsidR="00A45AC3" w:rsidRPr="000B6D26" w:rsidRDefault="00A45AC3" w:rsidP="00037FA3">
      <w:r w:rsidRPr="000B6D26">
        <w:t>To be sure, schools provide a limited view into the lives of adolescents</w:t>
      </w:r>
      <w:r w:rsidR="005C658D">
        <w:t xml:space="preserve"> and their interactions with teachers</w:t>
      </w:r>
      <w:r w:rsidRPr="000B6D26">
        <w:t xml:space="preserve">. Past analyses have revealed </w:t>
      </w:r>
      <w:r w:rsidR="00A706D6" w:rsidRPr="000B6D26">
        <w:t>that</w:t>
      </w:r>
      <w:r w:rsidRPr="000B6D26">
        <w:t xml:space="preserve"> </w:t>
      </w:r>
      <w:r w:rsidR="00F910FC">
        <w:t xml:space="preserve">the </w:t>
      </w:r>
      <w:r w:rsidR="00A706D6" w:rsidRPr="000B6D26">
        <w:t xml:space="preserve">socializing roles </w:t>
      </w:r>
      <w:r w:rsidRPr="000B6D26">
        <w:t xml:space="preserve">of parents, the media, and </w:t>
      </w:r>
      <w:r w:rsidR="00A706D6" w:rsidRPr="000B6D26">
        <w:t xml:space="preserve">peer networks, to name a few, </w:t>
      </w:r>
      <w:r w:rsidRPr="000B6D26">
        <w:t>are not easily separable from each other (</w:t>
      </w:r>
      <w:proofErr w:type="spellStart"/>
      <w:r w:rsidRPr="000B6D26">
        <w:t>Vitrup</w:t>
      </w:r>
      <w:proofErr w:type="spellEnd"/>
      <w:r w:rsidR="00FD41C0">
        <w:t>,</w:t>
      </w:r>
      <w:r w:rsidRPr="000B6D26">
        <w:t xml:space="preserve"> 2011). Likewise, studying adolescence alone ignores earlier life experiences that shape individuals' views and</w:t>
      </w:r>
      <w:r w:rsidR="009127C3">
        <w:t xml:space="preserve"> identities</w:t>
      </w:r>
      <w:r w:rsidRPr="000B6D26">
        <w:t xml:space="preserve">. As such, policies and practices intended to disrupt </w:t>
      </w:r>
      <w:r w:rsidR="00FD41C0">
        <w:t>color-evasiveness</w:t>
      </w:r>
      <w:r w:rsidRPr="000B6D26">
        <w:t xml:space="preserve"> must also target earlier stages of development (Hagerman</w:t>
      </w:r>
      <w:r w:rsidR="00FD41C0">
        <w:t>,</w:t>
      </w:r>
      <w:r w:rsidRPr="000B6D26">
        <w:t xml:space="preserve"> 2020).</w:t>
      </w:r>
      <w:r w:rsidR="0096208B">
        <w:t xml:space="preserve"> </w:t>
      </w:r>
      <w:r w:rsidR="00753B62">
        <w:t xml:space="preserve">Like students, instructors’ beliefs about race are also complicated. </w:t>
      </w:r>
      <w:r w:rsidR="005C658D">
        <w:t>All individuals</w:t>
      </w:r>
      <w:r w:rsidR="00372C66">
        <w:t xml:space="preserve"> </w:t>
      </w:r>
      <w:r w:rsidR="009652ED">
        <w:t xml:space="preserve">create racial narratives </w:t>
      </w:r>
      <w:r w:rsidR="003144D3" w:rsidRPr="000B6D26">
        <w:t xml:space="preserve">from </w:t>
      </w:r>
      <w:r w:rsidR="00372C66">
        <w:t>a variety of sources, from</w:t>
      </w:r>
      <w:r w:rsidR="00C51B24">
        <w:t xml:space="preserve"> </w:t>
      </w:r>
      <w:r w:rsidR="00372C66">
        <w:t xml:space="preserve">their education to </w:t>
      </w:r>
      <w:r w:rsidR="003144D3" w:rsidRPr="000B6D26">
        <w:t>mandated curricula</w:t>
      </w:r>
      <w:r w:rsidR="00372C66">
        <w:t xml:space="preserve"> as well as personal </w:t>
      </w:r>
      <w:r w:rsidR="00C8214B">
        <w:t xml:space="preserve">experiences </w:t>
      </w:r>
      <w:r w:rsidR="00C8214B" w:rsidRPr="00372C66">
        <w:rPr>
          <w:b/>
          <w:bCs/>
        </w:rPr>
        <w:lastRenderedPageBreak/>
        <w:t>with race and racism</w:t>
      </w:r>
      <w:r w:rsidR="00C51B24">
        <w:t xml:space="preserve">. Finally, </w:t>
      </w:r>
      <w:r w:rsidRPr="000B6D26">
        <w:t xml:space="preserve">since white </w:t>
      </w:r>
      <w:r w:rsidR="00C8214B">
        <w:t>adolescents</w:t>
      </w:r>
      <w:r w:rsidRPr="000B6D26">
        <w:t xml:space="preserve"> are socialized differently, conclusions cannot be generalized to white teenagers overall; factors like geographic region, class, sexual orientation, and gender also shape perceptions and beliefs about race and racism (Grossman</w:t>
      </w:r>
      <w:r w:rsidR="00FD41C0">
        <w:t>,</w:t>
      </w:r>
      <w:r w:rsidRPr="000B6D26">
        <w:t xml:space="preserve"> 2009; Ghavami &amp; Mistry</w:t>
      </w:r>
      <w:r w:rsidR="00FD41C0">
        <w:t>,</w:t>
      </w:r>
      <w:r w:rsidRPr="000B6D26">
        <w:t xml:space="preserve"> 2019; Hatchell</w:t>
      </w:r>
      <w:r w:rsidR="00FD41C0">
        <w:t xml:space="preserve">, </w:t>
      </w:r>
      <w:r w:rsidRPr="000B6D26">
        <w:t>2004). Despite these limitations, the whiteness cannot be discounted;</w:t>
      </w:r>
      <w:r w:rsidR="00EB6EEA">
        <w:t xml:space="preserve"> as mentioned previously, white individuals disproportionately benefit from society’s </w:t>
      </w:r>
      <w:r w:rsidRPr="000B6D26">
        <w:t>allocation of privileges</w:t>
      </w:r>
      <w:r w:rsidR="00314D9E">
        <w:t xml:space="preserve"> which </w:t>
      </w:r>
      <w:r w:rsidRPr="000B6D26">
        <w:t>ultimately shap</w:t>
      </w:r>
      <w:r w:rsidR="00314D9E">
        <w:t>es</w:t>
      </w:r>
      <w:r w:rsidR="00EB6EEA">
        <w:t xml:space="preserve"> their </w:t>
      </w:r>
      <w:r w:rsidRPr="000B6D26">
        <w:t>narratives about race</w:t>
      </w:r>
      <w:r w:rsidR="00EB6EEA">
        <w:t>.</w:t>
      </w:r>
    </w:p>
    <w:p w14:paraId="3419AA70" w14:textId="3598AFEE" w:rsidR="00A45AC3" w:rsidRPr="000B6D26" w:rsidRDefault="00A45AC3" w:rsidP="00037FA3">
      <w:r w:rsidRPr="000B6D26">
        <w:t>This paper begins with a review of racial and ethnic socialization</w:t>
      </w:r>
      <w:r w:rsidR="00372C66">
        <w:t xml:space="preserve"> (</w:t>
      </w:r>
      <w:r w:rsidR="00372C66" w:rsidRPr="00612172">
        <w:rPr>
          <w:b/>
          <w:bCs/>
        </w:rPr>
        <w:t>RES</w:t>
      </w:r>
      <w:r w:rsidR="00372C66">
        <w:t>)</w:t>
      </w:r>
      <w:r w:rsidRPr="000B6D26">
        <w:t xml:space="preserve">, particularly among white adolescents, and directs it towards a discussion of how </w:t>
      </w:r>
      <w:r w:rsidR="00EA0C19" w:rsidRPr="000B6D26">
        <w:t xml:space="preserve">pedagogy </w:t>
      </w:r>
      <w:r w:rsidRPr="000B6D26">
        <w:t>exist</w:t>
      </w:r>
      <w:r w:rsidR="00EA0C19" w:rsidRPr="000B6D26">
        <w:t>s</w:t>
      </w:r>
      <w:r w:rsidRPr="000B6D26">
        <w:t xml:space="preserve"> as race-making and socializing </w:t>
      </w:r>
      <w:r w:rsidR="00EA0C19" w:rsidRPr="000B6D26">
        <w:t>practice</w:t>
      </w:r>
      <w:r w:rsidRPr="000B6D26">
        <w:t xml:space="preserve">. </w:t>
      </w:r>
      <w:r w:rsidR="004D2FD3" w:rsidRPr="000B6D26">
        <w:t xml:space="preserve">Synthesis of </w:t>
      </w:r>
      <w:r w:rsidR="00DA5405" w:rsidRPr="000B6D26">
        <w:t xml:space="preserve">psychological, sociological, and educational scholarship </w:t>
      </w:r>
      <w:r w:rsidR="004D2FD3" w:rsidRPr="000B6D26">
        <w:t>reveals that</w:t>
      </w:r>
      <w:r w:rsidR="009735B2" w:rsidRPr="000B6D26">
        <w:t xml:space="preserve"> teachers</w:t>
      </w:r>
      <w:r w:rsidR="00F41481" w:rsidRPr="000B6D26">
        <w:t xml:space="preserve"> </w:t>
      </w:r>
      <w:r w:rsidR="00EE48A6" w:rsidRPr="000B6D26">
        <w:t xml:space="preserve">have a limited </w:t>
      </w:r>
      <w:r w:rsidR="00F41481" w:rsidRPr="000B6D26">
        <w:t xml:space="preserve">effect on </w:t>
      </w:r>
      <w:r w:rsidR="00632FBE" w:rsidRPr="000B6D26">
        <w:t>white adolescents</w:t>
      </w:r>
      <w:r w:rsidR="00C6691A" w:rsidRPr="000B6D26">
        <w:t xml:space="preserve">’ </w:t>
      </w:r>
      <w:r w:rsidR="00965E0C" w:rsidRPr="000B6D26">
        <w:t>interpretations</w:t>
      </w:r>
      <w:r w:rsidR="00EA0C19" w:rsidRPr="000B6D26">
        <w:t xml:space="preserve"> of history.</w:t>
      </w:r>
      <w:r w:rsidR="00C6691A" w:rsidRPr="000B6D26">
        <w:t xml:space="preserve"> </w:t>
      </w:r>
      <w:r w:rsidR="0096208B">
        <w:t>Many</w:t>
      </w:r>
      <w:r w:rsidR="00EA0C19" w:rsidRPr="000B6D26">
        <w:t xml:space="preserve"> </w:t>
      </w:r>
      <w:r w:rsidR="0096208B">
        <w:t xml:space="preserve">white </w:t>
      </w:r>
      <w:r w:rsidR="00EA0C19" w:rsidRPr="000B6D26">
        <w:t xml:space="preserve">instructors and </w:t>
      </w:r>
      <w:r w:rsidR="0096208B">
        <w:t xml:space="preserve">white </w:t>
      </w:r>
      <w:r w:rsidR="00EA0C19" w:rsidRPr="000B6D26">
        <w:t>students</w:t>
      </w:r>
      <w:r w:rsidR="0096208B">
        <w:t xml:space="preserve"> </w:t>
      </w:r>
      <w:r w:rsidR="00EA0C19" w:rsidRPr="000B6D26">
        <w:t xml:space="preserve">share similar framings of racial groups’ roles in American development </w:t>
      </w:r>
      <w:r w:rsidR="00372C66">
        <w:t>and</w:t>
      </w:r>
      <w:r w:rsidR="00EA0C19" w:rsidRPr="000B6D26">
        <w:t xml:space="preserve"> national identity. </w:t>
      </w:r>
      <w:r w:rsidR="00965E0C" w:rsidRPr="000B6D26">
        <w:t>Since color-evasive ideology</w:t>
      </w:r>
      <w:r w:rsidR="009735B2" w:rsidRPr="000B6D26">
        <w:t xml:space="preserve"> pervades</w:t>
      </w:r>
      <w:r w:rsidR="00965E0C" w:rsidRPr="000B6D26">
        <w:t xml:space="preserve"> </w:t>
      </w:r>
      <w:r w:rsidR="009735B2" w:rsidRPr="000B6D26">
        <w:t xml:space="preserve">discussions </w:t>
      </w:r>
      <w:r w:rsidR="00965E0C" w:rsidRPr="000B6D26">
        <w:t>both</w:t>
      </w:r>
      <w:r w:rsidR="00EA0C19" w:rsidRPr="000B6D26">
        <w:t xml:space="preserve"> inside and outside of classrooms</w:t>
      </w:r>
      <w:r w:rsidR="00965E0C" w:rsidRPr="000B6D26">
        <w:t xml:space="preserve">, </w:t>
      </w:r>
      <w:r w:rsidR="00372C66">
        <w:t xml:space="preserve">white </w:t>
      </w:r>
      <w:r w:rsidR="00965E0C" w:rsidRPr="000B6D26">
        <w:t xml:space="preserve">students tend to maintain their pre-instructional beliefs. Furthermore, the effect of teachers on </w:t>
      </w:r>
      <w:r w:rsidR="0096208B">
        <w:t xml:space="preserve">white </w:t>
      </w:r>
      <w:r w:rsidR="00965E0C" w:rsidRPr="000B6D26">
        <w:t>youth</w:t>
      </w:r>
      <w:r w:rsidR="00314D9E">
        <w:t xml:space="preserve"> may be confounded with those </w:t>
      </w:r>
      <w:r w:rsidR="00965E0C" w:rsidRPr="000B6D26">
        <w:t xml:space="preserve">from those of other </w:t>
      </w:r>
      <w:r w:rsidR="00F41481" w:rsidRPr="000B6D26">
        <w:t>socializing agents.</w:t>
      </w:r>
      <w:r w:rsidR="00C6691A" w:rsidRPr="000B6D26">
        <w:t xml:space="preserve"> </w:t>
      </w:r>
      <w:r w:rsidR="00B95AB6" w:rsidRPr="00314D9E">
        <w:rPr>
          <w:b/>
          <w:bCs/>
        </w:rPr>
        <w:t>Anti</w:t>
      </w:r>
      <w:r w:rsidR="00965E0C" w:rsidRPr="00314D9E">
        <w:rPr>
          <w:b/>
          <w:bCs/>
        </w:rPr>
        <w:t xml:space="preserve">-racist and culturally relevant </w:t>
      </w:r>
      <w:r w:rsidR="00EA0C19" w:rsidRPr="00314D9E">
        <w:rPr>
          <w:b/>
          <w:bCs/>
        </w:rPr>
        <w:t>pedagogies</w:t>
      </w:r>
      <w:r w:rsidR="00965E0C" w:rsidRPr="00314D9E">
        <w:rPr>
          <w:b/>
          <w:bCs/>
        </w:rPr>
        <w:t xml:space="preserve"> can </w:t>
      </w:r>
      <w:r w:rsidR="00EA0C19" w:rsidRPr="00314D9E">
        <w:rPr>
          <w:b/>
          <w:bCs/>
        </w:rPr>
        <w:t xml:space="preserve">disrupt </w:t>
      </w:r>
      <w:r w:rsidR="009735B2" w:rsidRPr="00314D9E">
        <w:rPr>
          <w:b/>
          <w:bCs/>
        </w:rPr>
        <w:t xml:space="preserve">the crystallization of </w:t>
      </w:r>
      <w:r w:rsidR="00FD41C0" w:rsidRPr="00314D9E">
        <w:rPr>
          <w:b/>
          <w:bCs/>
        </w:rPr>
        <w:t>color-evasive</w:t>
      </w:r>
      <w:r w:rsidR="009735B2" w:rsidRPr="00314D9E">
        <w:rPr>
          <w:b/>
          <w:bCs/>
        </w:rPr>
        <w:t xml:space="preserve">ness </w:t>
      </w:r>
      <w:r w:rsidR="00EA0C19" w:rsidRPr="00314D9E">
        <w:rPr>
          <w:b/>
          <w:bCs/>
        </w:rPr>
        <w:t>but are more successful earlier in youth’s development</w:t>
      </w:r>
      <w:r w:rsidR="00EA0C19" w:rsidRPr="000B6D26">
        <w:t xml:space="preserve">. </w:t>
      </w:r>
      <w:r w:rsidR="00F41481" w:rsidRPr="000B6D26">
        <w:t xml:space="preserve">Future studies can navigate the complexities of ideological formation by gathering more information about these </w:t>
      </w:r>
      <w:r w:rsidR="00314D9E">
        <w:t>lives of white</w:t>
      </w:r>
      <w:r w:rsidR="00F41481" w:rsidRPr="000B6D26">
        <w:t xml:space="preserve"> adolescent participants</w:t>
      </w:r>
      <w:r w:rsidR="00314D9E">
        <w:t xml:space="preserve"> outside of school </w:t>
      </w:r>
      <w:r w:rsidR="001845D1">
        <w:t>contexts</w:t>
      </w:r>
      <w:r w:rsidR="00314D9E">
        <w:t xml:space="preserve"> and by </w:t>
      </w:r>
      <w:r w:rsidR="001845D1">
        <w:t>acknowledging</w:t>
      </w:r>
      <w:r w:rsidR="00314D9E">
        <w:t xml:space="preserve"> their active role in ideological formation.</w:t>
      </w:r>
    </w:p>
    <w:p w14:paraId="0EA3E057" w14:textId="692F8CE7" w:rsidR="00B40167" w:rsidRPr="00CC516B" w:rsidRDefault="00CC516B" w:rsidP="00CC516B">
      <w:pPr>
        <w:ind w:firstLine="0"/>
        <w:rPr>
          <w:b/>
          <w:bCs/>
        </w:rPr>
      </w:pPr>
      <w:r w:rsidRPr="00CC516B">
        <w:rPr>
          <w:b/>
          <w:bCs/>
        </w:rPr>
        <w:t>Racial Socialization and the White Habitus</w:t>
      </w:r>
    </w:p>
    <w:p w14:paraId="0CD8725D" w14:textId="39A610F8" w:rsidR="00A45AC3" w:rsidRPr="000B6D26" w:rsidRDefault="00A45AC3" w:rsidP="00037FA3">
      <w:r w:rsidRPr="000B6D26">
        <w:t xml:space="preserve">Population geneticists contend that human variation does not satisfy discrete biological </w:t>
      </w:r>
      <w:r w:rsidR="0096208B">
        <w:t>“</w:t>
      </w:r>
      <w:r w:rsidRPr="000B6D26">
        <w:t>races,</w:t>
      </w:r>
      <w:r w:rsidR="0096208B">
        <w:t>”</w:t>
      </w:r>
      <w:r w:rsidRPr="000B6D26">
        <w:t xml:space="preserve"> yet race remains socially real (Graves</w:t>
      </w:r>
      <w:r w:rsidR="00FD41C0">
        <w:t>,</w:t>
      </w:r>
      <w:r w:rsidRPr="000B6D26">
        <w:t xml:space="preserve"> </w:t>
      </w:r>
      <w:r w:rsidR="00934497" w:rsidRPr="000B6D26">
        <w:t>2003; Keita et al.</w:t>
      </w:r>
      <w:r w:rsidR="00FD41C0">
        <w:t xml:space="preserve">, </w:t>
      </w:r>
      <w:r w:rsidR="00934497" w:rsidRPr="000B6D26">
        <w:t>2004)</w:t>
      </w:r>
      <w:r w:rsidRPr="000B6D26">
        <w:t xml:space="preserve"> </w:t>
      </w:r>
      <w:r w:rsidR="0095290A" w:rsidRPr="000B6D26">
        <w:t>Today, r</w:t>
      </w:r>
      <w:r w:rsidRPr="000B6D26">
        <w:t xml:space="preserve">acialized </w:t>
      </w:r>
      <w:r w:rsidRPr="000B6D26">
        <w:lastRenderedPageBreak/>
        <w:t>practices and social relations continue to shape Americans' life outcomes across areas of housing, wealth accumulation, health, and education</w:t>
      </w:r>
      <w:r w:rsidR="00934497" w:rsidRPr="000B6D26">
        <w:t xml:space="preserve"> (see, e.g., </w:t>
      </w:r>
      <w:r w:rsidR="00EF304D" w:rsidRPr="000B6D26">
        <w:t>Akbar et al.</w:t>
      </w:r>
      <w:r w:rsidR="00FD41C0">
        <w:t xml:space="preserve">, </w:t>
      </w:r>
      <w:r w:rsidR="00EF304D" w:rsidRPr="000B6D26">
        <w:t>2019</w:t>
      </w:r>
      <w:r w:rsidR="00802E7F" w:rsidRPr="000B6D26">
        <w:t>; Trent et al.</w:t>
      </w:r>
      <w:r w:rsidR="00CC516B">
        <w:t xml:space="preserve">, </w:t>
      </w:r>
      <w:r w:rsidR="00802E7F" w:rsidRPr="000B6D26">
        <w:t>2019</w:t>
      </w:r>
      <w:r w:rsidR="00EF304D" w:rsidRPr="000B6D26">
        <w:t>; Wight</w:t>
      </w:r>
      <w:r w:rsidR="00CC516B">
        <w:t>,</w:t>
      </w:r>
      <w:r w:rsidR="00EF304D" w:rsidRPr="000B6D26">
        <w:t xml:space="preserve"> 2020</w:t>
      </w:r>
      <w:r w:rsidR="00802E7F" w:rsidRPr="000B6D26">
        <w:t>)</w:t>
      </w:r>
      <w:r w:rsidRPr="000B6D26">
        <w:t>.</w:t>
      </w:r>
      <w:r w:rsidR="00C6691A" w:rsidRPr="000B6D26">
        <w:t xml:space="preserve"> While</w:t>
      </w:r>
      <w:r w:rsidRPr="000B6D26">
        <w:t xml:space="preserve"> significant associations</w:t>
      </w:r>
      <w:r w:rsidR="00C6691A" w:rsidRPr="000B6D26">
        <w:t xml:space="preserve"> exist</w:t>
      </w:r>
      <w:r w:rsidRPr="000B6D26">
        <w:t xml:space="preserve"> between race and</w:t>
      </w:r>
      <w:r w:rsidR="00B119C6" w:rsidRPr="000B6D26">
        <w:t xml:space="preserve"> educational </w:t>
      </w:r>
      <w:r w:rsidRPr="000B6D26">
        <w:t>outcomes</w:t>
      </w:r>
      <w:r w:rsidR="00B119C6" w:rsidRPr="000B6D26">
        <w:t>, for instance,</w:t>
      </w:r>
      <w:r w:rsidRPr="000B6D26">
        <w:t xml:space="preserve"> like graduation rates, grades, discipline, and educational attainmen</w:t>
      </w:r>
      <w:r w:rsidR="00C6691A" w:rsidRPr="000B6D26">
        <w:t>t, they</w:t>
      </w:r>
      <w:r w:rsidRPr="000B6D26">
        <w:t xml:space="preserve"> </w:t>
      </w:r>
      <w:r w:rsidR="0095290A" w:rsidRPr="000B6D26">
        <w:t>do not reflect</w:t>
      </w:r>
      <w:r w:rsidRPr="000B6D26">
        <w:t xml:space="preserve"> racial groups' inherent characteristics. </w:t>
      </w:r>
      <w:r w:rsidR="00A706D6" w:rsidRPr="000B6D26">
        <w:t xml:space="preserve">Consequently, </w:t>
      </w:r>
      <w:r w:rsidRPr="000B6D26">
        <w:t xml:space="preserve">the "main effect" of race, as well as other </w:t>
      </w:r>
      <w:r w:rsidR="00C6691A" w:rsidRPr="000B6D26">
        <w:t xml:space="preserve">racial </w:t>
      </w:r>
      <w:r w:rsidRPr="000B6D26">
        <w:t xml:space="preserve">measures, are sensitive to the </w:t>
      </w:r>
      <w:r w:rsidR="00C6691A" w:rsidRPr="000B6D26">
        <w:t xml:space="preserve">social </w:t>
      </w:r>
      <w:r w:rsidRPr="000B6D26">
        <w:t xml:space="preserve">structure </w:t>
      </w:r>
      <w:r w:rsidR="00C6691A" w:rsidRPr="000B6D26">
        <w:t>of</w:t>
      </w:r>
      <w:r w:rsidRPr="000B6D26">
        <w:t xml:space="preserve"> American schools</w:t>
      </w:r>
      <w:r w:rsidR="00C6691A" w:rsidRPr="000B6D26">
        <w:t xml:space="preserve"> and society broadly</w:t>
      </w:r>
      <w:r w:rsidRPr="000B6D26">
        <w:t xml:space="preserve">. </w:t>
      </w:r>
    </w:p>
    <w:p w14:paraId="2A510335" w14:textId="7EB853DA" w:rsidR="00FC0D8B" w:rsidRPr="00017CDC" w:rsidRDefault="00A45AC3" w:rsidP="00037FA3">
      <w:r w:rsidRPr="000B6D26">
        <w:t>Children</w:t>
      </w:r>
      <w:r w:rsidR="001A3CDB" w:rsidRPr="000B6D26">
        <w:t xml:space="preserve"> learn about</w:t>
      </w:r>
      <w:r w:rsidRPr="000B6D26">
        <w:t xml:space="preserve"> race before their school years through </w:t>
      </w:r>
      <w:r w:rsidR="001A3CDB" w:rsidRPr="000B6D26">
        <w:t xml:space="preserve">racial and ethnic </w:t>
      </w:r>
      <w:r w:rsidRPr="000B6D26">
        <w:t>socialization</w:t>
      </w:r>
      <w:r w:rsidR="001A3CDB" w:rsidRPr="000B6D26">
        <w:t xml:space="preserve"> (RES)</w:t>
      </w:r>
      <w:r w:rsidRPr="000B6D26">
        <w:t xml:space="preserve">, </w:t>
      </w:r>
      <w:r w:rsidR="001A3CDB" w:rsidRPr="000B6D26">
        <w:t>“</w:t>
      </w:r>
      <w:r w:rsidRPr="000B6D26">
        <w:t>a social, cognitive, and developmental process through which individuals transmit, negotiate and acquire beliefs, values, social norms and behaviors to engage appropriately with society</w:t>
      </w:r>
      <w:r w:rsidR="001A3CDB" w:rsidRPr="000B6D26">
        <w:t>”</w:t>
      </w:r>
      <w:r w:rsidRPr="000B6D26">
        <w:t xml:space="preserve"> (</w:t>
      </w:r>
      <w:proofErr w:type="spellStart"/>
      <w:r w:rsidRPr="000B6D26">
        <w:t>Loyd</w:t>
      </w:r>
      <w:proofErr w:type="spellEnd"/>
      <w:r w:rsidRPr="000B6D26">
        <w:t xml:space="preserve"> &amp; Gaither</w:t>
      </w:r>
      <w:r w:rsidR="00CC516B">
        <w:t xml:space="preserve">, </w:t>
      </w:r>
      <w:r w:rsidRPr="000B6D26">
        <w:t>2018</w:t>
      </w:r>
      <w:r w:rsidR="00B040DB" w:rsidRPr="000B6D26">
        <w:t xml:space="preserve">, </w:t>
      </w:r>
      <w:r w:rsidR="00CC516B">
        <w:t xml:space="preserve">p. </w:t>
      </w:r>
      <w:r w:rsidR="00240B7E">
        <w:t>55</w:t>
      </w:r>
      <w:r w:rsidRPr="000B6D26">
        <w:t xml:space="preserve">). </w:t>
      </w:r>
      <w:r w:rsidR="001B6302" w:rsidRPr="000B6D26">
        <w:t>Early RES literature illuminate</w:t>
      </w:r>
      <w:r w:rsidR="007D08B9">
        <w:t xml:space="preserve">d </w:t>
      </w:r>
      <w:r w:rsidR="001B6302" w:rsidRPr="000B6D26">
        <w:t>the central role Black parents and caregivers play in</w:t>
      </w:r>
      <w:r w:rsidR="00927B41">
        <w:t xml:space="preserve"> their children’s self-esteem, racial pride, and preparation for bias </w:t>
      </w:r>
      <w:r w:rsidR="00927B41" w:rsidRPr="00927B41">
        <w:t>(Peters &amp; Massey, 1983; Richardson, 1981; Spencer, 1983; Tatum, 1987</w:t>
      </w:r>
      <w:r w:rsidR="00927B41">
        <w:t>)</w:t>
      </w:r>
      <w:r w:rsidR="001B6302" w:rsidRPr="000B6D26">
        <w:t xml:space="preserve">. </w:t>
      </w:r>
      <w:r w:rsidR="00122192" w:rsidRPr="00567D26">
        <w:rPr>
          <w:b/>
          <w:bCs/>
        </w:rPr>
        <w:t>Outside of families, school contexts also mediate Black students’ development of racial beliefs and identities by exposing them to racial inequality and racial messages, both in formal and informal instruction</w:t>
      </w:r>
      <w:r w:rsidR="00360CBE">
        <w:rPr>
          <w:b/>
          <w:bCs/>
        </w:rPr>
        <w:t xml:space="preserve"> </w:t>
      </w:r>
      <w:r w:rsidR="00360CBE">
        <w:rPr>
          <w:b/>
          <w:bCs/>
        </w:rPr>
        <w:fldChar w:fldCharType="begin"/>
      </w:r>
      <w:r w:rsidR="00360CBE">
        <w:rPr>
          <w:b/>
          <w:bCs/>
        </w:rPr>
        <w:instrText xml:space="preserve"> ADDIN ZOTERO_ITEM CSL_CITATION {"citationID":"GNZv8jkn","properties":{"formattedCitation":"(Watford et al., 2021)","plainCitation":"(Watford et al., 2021)","noteIndex":0},"citationItems":[{"id":676,"uris":["http://zotero.org/users/local/lSN26pcv/items/8Q8KPHYD"],"itemData":{"id":676,"type":"article-journal","abstract":"Youth in the United States receive countless messages about the meanings and consequences of racial group membership. The processes through which these racialized messages are transmitted, known collectively as ethnic-racial socialization, are known to influence youths’ psychosocial and academic development—especially their ethnic-racial identity. However, most studies have focused exclusively on parents’ roles in the ethnic-racial socialization process. In the present study, drawing on semi-structured interviews with 64 Black adolescents, we examined youths’ descriptions of their experiences with (and understandings of) race to provide an “up-close” view of the sources and processes involved in ethnic-racial socialization. In addition to providing further evidence of the roles of parents and school curricula in shaping youths’ racial beliefs, results suggested that ethnic-racial socialization messages frequently emerged from youths’ direct and vicarious exposure to racial discrimination and inequality in the schools they attended, the public places they visited, and in the media they consumed.","container-title":"Journal of Social Issues","DOI":"10.1111/josi.12497","ISSN":"1540-4560","issue":"4","language":"en","note":"_eprint: https://onlinelibrary.wiley.com/doi/pdf/10.1111/josi.12497","page":"1149-1173","source":"Wiley Online Library","title":"Racial stories as learning moments: An ecological exploration of Black adolescents’ racial learning experiences","title-short":"Racial stories as learning moments","volume":"77","author":[{"family":"Watford","given":"Jon Alexander"},{"family":"Hughes","given":"Diane"},{"family":"Das","given":"Sohini"},{"family":"Francis","given":"Trenel"},{"family":"Pagan","given":"Olga"},{"family":"Keryc","given":"Caitlin"},{"family":"Cox","given":"Blair"},{"family":"Way","given":"Niobe"}],"issued":{"date-parts":[["2021"]]},"citation-key":"watfordRacialStoriesLearning2021"}}],"schema":"https://github.com/citation-style-language/schema/raw/master/csl-citation.json"} </w:instrText>
      </w:r>
      <w:r w:rsidR="00360CBE">
        <w:rPr>
          <w:b/>
          <w:bCs/>
        </w:rPr>
        <w:fldChar w:fldCharType="separate"/>
      </w:r>
      <w:r w:rsidR="00360CBE" w:rsidRPr="00360CBE">
        <w:t>(Watford et al., 2021)</w:t>
      </w:r>
      <w:r w:rsidR="00360CBE">
        <w:rPr>
          <w:b/>
          <w:bCs/>
        </w:rPr>
        <w:fldChar w:fldCharType="end"/>
      </w:r>
      <w:r w:rsidR="00017CDC">
        <w:rPr>
          <w:b/>
          <w:bCs/>
        </w:rPr>
        <w:t>.</w:t>
      </w:r>
      <w:r w:rsidR="00022942">
        <w:rPr>
          <w:b/>
          <w:bCs/>
        </w:rPr>
        <w:t xml:space="preserve"> These include race-based social inclusion and exclusion (</w:t>
      </w:r>
      <w:proofErr w:type="spellStart"/>
      <w:r w:rsidR="00022942">
        <w:rPr>
          <w:b/>
          <w:bCs/>
        </w:rPr>
        <w:t>Hitti</w:t>
      </w:r>
      <w:proofErr w:type="spellEnd"/>
      <w:r w:rsidR="00022942">
        <w:rPr>
          <w:b/>
          <w:bCs/>
        </w:rPr>
        <w:t xml:space="preserve"> et al. 2014) in peer groups, evaluations from teachers</w:t>
      </w:r>
      <w:r w:rsidR="006C3D25">
        <w:rPr>
          <w:b/>
          <w:bCs/>
        </w:rPr>
        <w:t xml:space="preserve"> </w:t>
      </w:r>
      <w:r w:rsidR="006C3D25">
        <w:rPr>
          <w:b/>
          <w:bCs/>
        </w:rPr>
        <w:fldChar w:fldCharType="begin"/>
      </w:r>
      <w:r w:rsidR="006C3D25">
        <w:rPr>
          <w:b/>
          <w:bCs/>
        </w:rPr>
        <w:instrText xml:space="preserve"> ADDIN ZOTERO_ITEM CSL_CITATION {"citationID":"u1PNIM6y","properties":{"formattedCitation":"(Andrews &amp; Gutwein, 2017; Ibrahim &amp; El Zaatari, 2020; Redding, 2019)","plainCitation":"(Andrews &amp; Gutwein, 2017; Ibrahim &amp; El Zaatari, 2020; Redding, 2019)","noteIndex":0},"citationItems":[{"id":849,"uris":["http://zotero.org/users/local/lSN26pcv/items/4TMZU68D"],"itemData":{"id":849,"type":"article-journal","abstract":"Teacher expectations for student behavior and academic performance have a lasting effect on student academic achievement—not only in the immediate school year, but also many years later. Yet, we know very little about how students interpret and understand teachers' expectations for them. This article expands the literature on teachers' expectations for students by drawing on student voice to examine how middle and high school students describe and experience the expectations that teachers have for them, and the implications of these expectations for developing positive student–teacher relationships. Findings indicate that traditionally minoritized and traditionally privileged youth harbor racialized and classed perceptions of teachers' expectations. I feel like it's all around us too, like everything we hear kinda everything we learn about; it's kinda like minorities are oppressed. Like you learn about, a lot about, like, civil rights and all that; like you always kinda hear that, like, Blacks, minorities, all of them were kinda oppressed and that Whites were dominant at one point. So I mean it's not like it's the same; it's not completely different now, but maybe that concept is still with us. (Latina/o high school student)","container-title":"Multicultural Perspectives","DOI":"10.1080/15210960.2016.1263960","ISSN":"15210960","issue":"1","note":"publisher: Taylor &amp; Francis Ltd","page":"5-15","source":"EBSCOhost","title":"“Maybe That Concept Is Still with Us”: Adolescents' Racialized and Classed Perceptions of Teachers' Expectations","title-short":"“Maybe That Concept Is Still with Us”","volume":"19","author":[{"family":"Andrews","given":"Dorinda J. Carter"},{"family":"Gutwein","given":"Melissa"}],"issued":{"date-parts":[["2017",1]]},"citation-key":"andrewsMaybeThatConcept2017"}},{"id":797,"uris":["http://zotero.org/users/local/lSN26pcv/items/4YJD3KDX"],"itemData":{"id":797,"type":"article-journal","abstract":"In adolescence, humans begin to establish their adult identities. Their teachers are important in this development, but increasing work and accountability demands on teachers mean teacher–student relations suffer, negatively impacting adolescents’ sense of school belonging and behavioural, psychological, and academic development. We used ecological systems theory to study affect, power, and reciprocity dimensions of the student–teacher relationship at school level in the United Arab Emirates. Observations and semi-structured interviews with female eleventh-graders and their teachers showed that adolescents believed teachers tried their best, but their lecture-based teaching style was boring, and that teachers rarely engaged students in group work or considered their opinions. Additionally, not all teachers supported or respected students. Teacher–student power imbalance exacerbated these issues and led students to disobey or skip classes. Relationships based on care, trust, respect, affect, openness, and cooperation can foster student achievement, identity development, and school belonging and teacher accountability.","container-title":"International Journal of Adolescence and Youth","DOI":"10.1080/02673843.2019.1660998","ISSN":"0267-3843","issue":"1","note":"publisher: Routledge\n_eprint: https://doi.org/10.1080/02673843.2019.1660998","page":"382-395","source":"Taylor and Francis+NEJM","title":"The teacher–student relationship and adolescents’ sense of school belonging","volume":"25","author":[{"family":"Ibrahim","given":"Ali"},{"family":"El Zaatari","given":"Wafaa"}],"issued":{"date-parts":[["2020",12,31]]},"citation-key":"ibrahimTeacherStudentRelationship2020"}},{"id":791,"uris":["http://zotero.org/users/local/lSN26pcv/items/H5F5SL3G"],"itemData":{"id":791,"type":"article-journal","abstract":"Considerable research has examined the positive educational experiences of students of color assigned to teachers of the same race or ethnicity. Underlying this research is the belief that the cultural fit between students and teachers has the potential to improve a child’s academic and nonacademic performance in school. This comprehensive review examines the extent to which Black and Latino/a students (1) receive more favorable ratings of classroom behavior and academic performance, (2) score higher on standardized tests, and (3) have more positive behavioral outcomes when assigned to a teacher of the same race/ethnicity. Assignment to a same-race teacher is associated with more favorable teacher ratings, although the relationship differs by school level. There is fairly strong evidence that Black students score higher on achievement tests when assigned to a Black teacher. Less consistent evidence is found for Latino/a students.","container-title":"Review of Educational Research","DOI":"10.3102/0034654319853545","ISSN":"0034-6543","issue":"4","journalAbbreviation":"Review of Educational Research","language":"en","note":"publisher: American Educational Research Association","page":"499-535","source":"SAGE Journals","title":"A Teacher Like Me: A Review of the Effect of Student–Teacher Racial/Ethnic Matching on Teacher Perceptions of Students and Student Academic and Behavioral Outcomes","title-short":"A Teacher Like Me","volume":"89","author":[{"family":"Redding","given":"Christopher"}],"issued":{"date-parts":[["2019",8,1]]},"citation-key":"reddingTeacherMeReview2019"}}],"schema":"https://github.com/citation-style-language/schema/raw/master/csl-citation.json"} </w:instrText>
      </w:r>
      <w:r w:rsidR="006C3D25">
        <w:rPr>
          <w:b/>
          <w:bCs/>
        </w:rPr>
        <w:fldChar w:fldCharType="separate"/>
      </w:r>
      <w:r w:rsidR="006C3D25" w:rsidRPr="006C3D25">
        <w:t xml:space="preserve">(Andrews &amp; </w:t>
      </w:r>
      <w:proofErr w:type="spellStart"/>
      <w:r w:rsidR="006C3D25" w:rsidRPr="006C3D25">
        <w:t>Gutwein</w:t>
      </w:r>
      <w:proofErr w:type="spellEnd"/>
      <w:r w:rsidR="006C3D25" w:rsidRPr="006C3D25">
        <w:t xml:space="preserve">, 2017; Ibrahim &amp; El </w:t>
      </w:r>
      <w:proofErr w:type="spellStart"/>
      <w:r w:rsidR="006C3D25" w:rsidRPr="006C3D25">
        <w:t>Zaatari</w:t>
      </w:r>
      <w:proofErr w:type="spellEnd"/>
      <w:r w:rsidR="006C3D25" w:rsidRPr="006C3D25">
        <w:t>, 2020; Redding, 2019)</w:t>
      </w:r>
      <w:r w:rsidR="006C3D25">
        <w:rPr>
          <w:b/>
          <w:bCs/>
        </w:rPr>
        <w:fldChar w:fldCharType="end"/>
      </w:r>
      <w:r w:rsidR="00022942">
        <w:rPr>
          <w:b/>
          <w:bCs/>
        </w:rPr>
        <w:t xml:space="preserve">, and discussions of Black history, to name a few. </w:t>
      </w:r>
    </w:p>
    <w:p w14:paraId="34B19D2C" w14:textId="35B98D6C" w:rsidR="0041269F" w:rsidRPr="000B6D26" w:rsidRDefault="007819EF" w:rsidP="00037FA3">
      <w:r>
        <w:t xml:space="preserve">RES scholarship </w:t>
      </w:r>
      <w:r w:rsidR="001B6302" w:rsidRPr="000B6D26">
        <w:t xml:space="preserve">has </w:t>
      </w:r>
      <w:r>
        <w:t xml:space="preserve">recently </w:t>
      </w:r>
      <w:r w:rsidR="00017CDC">
        <w:t>investigated how</w:t>
      </w:r>
      <w:r>
        <w:t xml:space="preserve"> </w:t>
      </w:r>
      <w:r w:rsidR="00927B41">
        <w:t>white children</w:t>
      </w:r>
      <w:r>
        <w:t xml:space="preserve"> </w:t>
      </w:r>
      <w:r w:rsidR="0087193A">
        <w:t xml:space="preserve">understand </w:t>
      </w:r>
      <w:r w:rsidR="00017CDC">
        <w:t>race in family and school contexts</w:t>
      </w:r>
      <w:r>
        <w:t xml:space="preserve">. </w:t>
      </w:r>
      <w:r w:rsidR="009B7B7A" w:rsidRPr="000B6D26">
        <w:t>Throughout their lives, but especially during their children’s preschool and elementary school years, White parents</w:t>
      </w:r>
      <w:r w:rsidR="0041269F" w:rsidRPr="000B6D26">
        <w:t xml:space="preserve"> tend</w:t>
      </w:r>
      <w:r w:rsidR="009B7B7A" w:rsidRPr="000B6D26">
        <w:t xml:space="preserve"> </w:t>
      </w:r>
      <w:r w:rsidR="00171258" w:rsidRPr="000B6D26">
        <w:t xml:space="preserve">avoid </w:t>
      </w:r>
      <w:r w:rsidR="009B7B7A" w:rsidRPr="000B6D26">
        <w:t>conversations about race and racism</w:t>
      </w:r>
      <w:r w:rsidR="0041269F" w:rsidRPr="000B6D26">
        <w:t xml:space="preserve"> </w:t>
      </w:r>
      <w:r w:rsidR="009B7B7A" w:rsidRPr="000B6D26">
        <w:t xml:space="preserve">or communicate to their children that such issues </w:t>
      </w:r>
      <w:r w:rsidR="00171258" w:rsidRPr="000B6D26">
        <w:t xml:space="preserve">should not be discussed </w:t>
      </w:r>
      <w:r w:rsidR="009B7B7A" w:rsidRPr="000B6D26">
        <w:t>(</w:t>
      </w:r>
      <w:r w:rsidR="00276EF5" w:rsidRPr="000B6D26">
        <w:t>Bartoli et al.</w:t>
      </w:r>
      <w:r w:rsidR="00CC516B">
        <w:t>,</w:t>
      </w:r>
      <w:r w:rsidR="00276EF5" w:rsidRPr="000B6D26">
        <w:t xml:space="preserve"> 2016; </w:t>
      </w:r>
      <w:proofErr w:type="spellStart"/>
      <w:r w:rsidR="00276EF5" w:rsidRPr="000B6D26">
        <w:lastRenderedPageBreak/>
        <w:t>Pahlke</w:t>
      </w:r>
      <w:proofErr w:type="spellEnd"/>
      <w:r w:rsidR="00276EF5" w:rsidRPr="000B6D26">
        <w:t xml:space="preserve"> et al., 2012; </w:t>
      </w:r>
      <w:r w:rsidR="00AD7F52" w:rsidRPr="000B6D26">
        <w:t>Brown et al.</w:t>
      </w:r>
      <w:r w:rsidR="00CC516B">
        <w:t>,</w:t>
      </w:r>
      <w:r w:rsidR="00AD7F52" w:rsidRPr="000B6D26">
        <w:t xml:space="preserve"> 2010; </w:t>
      </w:r>
      <w:proofErr w:type="spellStart"/>
      <w:r w:rsidR="00276EF5" w:rsidRPr="000B6D26">
        <w:t>Vittrup</w:t>
      </w:r>
      <w:proofErr w:type="spellEnd"/>
      <w:r w:rsidR="00CC516B">
        <w:t>,</w:t>
      </w:r>
      <w:r w:rsidR="00AD7F52" w:rsidRPr="000B6D26">
        <w:t xml:space="preserve"> </w:t>
      </w:r>
      <w:r w:rsidR="00276EF5" w:rsidRPr="000B6D26">
        <w:t>2016)</w:t>
      </w:r>
      <w:r w:rsidR="009B7B7A" w:rsidRPr="000B6D26">
        <w:t xml:space="preserve">. </w:t>
      </w:r>
      <w:r w:rsidR="00CB5491" w:rsidRPr="000B6D26">
        <w:t xml:space="preserve">Despite their </w:t>
      </w:r>
      <w:r w:rsidR="001B6302" w:rsidRPr="000B6D26">
        <w:t xml:space="preserve">parents’ </w:t>
      </w:r>
      <w:r w:rsidR="00CB5491" w:rsidRPr="000B6D26">
        <w:t xml:space="preserve">avoidance of “race talk,” </w:t>
      </w:r>
      <w:r w:rsidR="00D13CB2" w:rsidRPr="000B6D26">
        <w:t xml:space="preserve">white </w:t>
      </w:r>
      <w:r w:rsidR="00CB5491" w:rsidRPr="000B6D26">
        <w:t xml:space="preserve">children </w:t>
      </w:r>
      <w:r w:rsidR="00280C38">
        <w:t xml:space="preserve">still </w:t>
      </w:r>
      <w:r w:rsidR="00D13CB2" w:rsidRPr="000B6D26">
        <w:t>form racial attitudes and beliefs about racial inequality and racism based on perceptions and implicit messages</w:t>
      </w:r>
      <w:r w:rsidR="00CB5491" w:rsidRPr="000B6D26">
        <w:t xml:space="preserve">. </w:t>
      </w:r>
    </w:p>
    <w:p w14:paraId="66A80FBB" w14:textId="73EA87BA" w:rsidR="00A45AC3" w:rsidRPr="000B6D26" w:rsidRDefault="00D21BC9" w:rsidP="00037FA3">
      <w:r w:rsidRPr="000B6D26">
        <w:t xml:space="preserve">The </w:t>
      </w:r>
      <w:r w:rsidRPr="000B6D26">
        <w:rPr>
          <w:i/>
          <w:iCs/>
        </w:rPr>
        <w:t>white habitus</w:t>
      </w:r>
      <w:r w:rsidRPr="000B6D26">
        <w:t xml:space="preserve"> </w:t>
      </w:r>
      <w:r w:rsidR="00AC0227">
        <w:t xml:space="preserve">explains how the totality of these messages </w:t>
      </w:r>
      <w:r w:rsidR="00AB5C29">
        <w:t>constitute</w:t>
      </w:r>
      <w:r w:rsidR="00AC0227">
        <w:t xml:space="preserve"> </w:t>
      </w:r>
      <w:r w:rsidRPr="000B6D26">
        <w:t>"racialized process of socialization" that develop</w:t>
      </w:r>
      <w:r w:rsidR="00AB5C29">
        <w:t>s white individuals’</w:t>
      </w:r>
      <w:r w:rsidRPr="000B6D26">
        <w:t xml:space="preserve"> beliefs, perceptions, tastes, and behaviors (Bonilla-Silva 2018, </w:t>
      </w:r>
      <w:r w:rsidR="00CC516B">
        <w:t xml:space="preserve">p. </w:t>
      </w:r>
      <w:r w:rsidRPr="000B6D26">
        <w:t xml:space="preserve">73). The strength of the white habitus persists despite historical efforts </w:t>
      </w:r>
      <w:r w:rsidR="00926DC5">
        <w:t>to</w:t>
      </w:r>
      <w:r w:rsidRPr="000B6D26">
        <w:t xml:space="preserve"> racial</w:t>
      </w:r>
      <w:r w:rsidR="00926DC5">
        <w:t>ly</w:t>
      </w:r>
      <w:r w:rsidRPr="000B6D26">
        <w:t xml:space="preserve"> integrat</w:t>
      </w:r>
      <w:r w:rsidR="00926DC5">
        <w:t>e</w:t>
      </w:r>
      <w:r w:rsidRPr="000B6D26">
        <w:t xml:space="preserve"> neighborhoods, social networks, and schools (Burke</w:t>
      </w:r>
      <w:r w:rsidR="00CC516B">
        <w:t>,</w:t>
      </w:r>
      <w:r w:rsidRPr="000B6D26">
        <w:t xml:space="preserve"> 2012). </w:t>
      </w:r>
      <w:r w:rsidR="001A3CDB" w:rsidRPr="000B6D26">
        <w:t xml:space="preserve">As early as </w:t>
      </w:r>
      <w:r w:rsidR="00171258" w:rsidRPr="000B6D26">
        <w:t xml:space="preserve">6 months in age, </w:t>
      </w:r>
      <w:r w:rsidR="00A45AC3" w:rsidRPr="000B6D26">
        <w:t xml:space="preserve">individuals can </w:t>
      </w:r>
      <w:r w:rsidR="00171258" w:rsidRPr="000B6D26">
        <w:t>distinguish between different</w:t>
      </w:r>
      <w:r w:rsidR="00A45AC3" w:rsidRPr="000B6D26">
        <w:t xml:space="preserve"> </w:t>
      </w:r>
      <w:r w:rsidR="00171258" w:rsidRPr="000B6D26">
        <w:t>faces</w:t>
      </w:r>
      <w:r w:rsidR="00A45AC3" w:rsidRPr="000B6D26">
        <w:t xml:space="preserve"> </w:t>
      </w:r>
      <w:r w:rsidR="00171258" w:rsidRPr="000B6D26">
        <w:t>by</w:t>
      </w:r>
      <w:r w:rsidR="00A45AC3" w:rsidRPr="000B6D26">
        <w:t xml:space="preserve"> race</w:t>
      </w:r>
      <w:r w:rsidR="00171258" w:rsidRPr="000B6D26">
        <w:t xml:space="preserve"> </w:t>
      </w:r>
      <w:r w:rsidR="00A45AC3" w:rsidRPr="000B6D26">
        <w:t>(</w:t>
      </w:r>
      <w:proofErr w:type="spellStart"/>
      <w:r w:rsidR="00171258" w:rsidRPr="000B6D26">
        <w:t>Paulker</w:t>
      </w:r>
      <w:proofErr w:type="spellEnd"/>
      <w:r w:rsidR="00171258" w:rsidRPr="000B6D26">
        <w:t xml:space="preserve"> et al.</w:t>
      </w:r>
      <w:r w:rsidR="00CC516B">
        <w:t>,</w:t>
      </w:r>
      <w:r w:rsidR="00171258" w:rsidRPr="000B6D26">
        <w:t xml:space="preserve"> 2019; </w:t>
      </w:r>
      <w:r w:rsidR="00A45AC3" w:rsidRPr="000B6D26">
        <w:t>Spencer</w:t>
      </w:r>
      <w:r w:rsidR="00CC516B">
        <w:t>,</w:t>
      </w:r>
      <w:r w:rsidR="00A45AC3" w:rsidRPr="000B6D26">
        <w:t xml:space="preserve"> 2008). By middle childhood, </w:t>
      </w:r>
      <w:r w:rsidR="00640B1E" w:rsidRPr="000B6D26">
        <w:t xml:space="preserve">the socializing and racializing work of the white habitus leads </w:t>
      </w:r>
      <w:r w:rsidR="00437AEA">
        <w:t xml:space="preserve">white </w:t>
      </w:r>
      <w:r w:rsidR="00640B1E" w:rsidRPr="000B6D26">
        <w:t>individuals to prefer peers or toys based on race (Clark &amp; Clark</w:t>
      </w:r>
      <w:r w:rsidR="00CC516B">
        <w:t>,</w:t>
      </w:r>
      <w:r w:rsidR="00640B1E" w:rsidRPr="000B6D26">
        <w:t xml:space="preserve"> 1939; </w:t>
      </w:r>
      <w:proofErr w:type="spellStart"/>
      <w:r w:rsidR="00640B1E" w:rsidRPr="000B6D26">
        <w:t>Aboud</w:t>
      </w:r>
      <w:proofErr w:type="spellEnd"/>
      <w:r w:rsidR="00CC516B">
        <w:t>,</w:t>
      </w:r>
      <w:r w:rsidR="00640B1E" w:rsidRPr="000B6D26">
        <w:t xml:space="preserve"> 1988; van </w:t>
      </w:r>
      <w:proofErr w:type="spellStart"/>
      <w:r w:rsidR="00640B1E" w:rsidRPr="000B6D26">
        <w:t>Ausdale</w:t>
      </w:r>
      <w:proofErr w:type="spellEnd"/>
      <w:r w:rsidR="00640B1E" w:rsidRPr="000B6D26">
        <w:t xml:space="preserve"> &amp; Feagin</w:t>
      </w:r>
      <w:r w:rsidR="00CC516B">
        <w:t>,</w:t>
      </w:r>
      <w:r w:rsidR="00640B1E" w:rsidRPr="000B6D26">
        <w:t xml:space="preserve"> 2001; Stokes-Guinan</w:t>
      </w:r>
      <w:r w:rsidR="00CC516B">
        <w:t>,</w:t>
      </w:r>
      <w:r w:rsidR="00640B1E" w:rsidRPr="000B6D26">
        <w:t xml:space="preserve"> 2011). </w:t>
      </w:r>
      <w:r w:rsidR="00A45AC3" w:rsidRPr="000B6D26">
        <w:t xml:space="preserve">In the contemporary United States, primary </w:t>
      </w:r>
      <w:r w:rsidR="00437AEA">
        <w:t xml:space="preserve">white </w:t>
      </w:r>
      <w:r w:rsidR="00A45AC3" w:rsidRPr="000B6D26">
        <w:t xml:space="preserve">school-aged children </w:t>
      </w:r>
      <w:r w:rsidR="00640B1E" w:rsidRPr="000B6D26">
        <w:t xml:space="preserve">learn to </w:t>
      </w:r>
      <w:r w:rsidR="009B7B7A" w:rsidRPr="000B6D26">
        <w:t>shift from explicit attitudes on race to subtler ones once they learn that</w:t>
      </w:r>
      <w:r w:rsidR="00D13CB2" w:rsidRPr="000B6D26">
        <w:t xml:space="preserve"> they are less socially acceptable</w:t>
      </w:r>
      <w:r w:rsidR="004F35E8">
        <w:t xml:space="preserve"> (Sinclair </w:t>
      </w:r>
      <w:proofErr w:type="spellStart"/>
      <w:r w:rsidR="004F35E8">
        <w:t>el</w:t>
      </w:r>
      <w:proofErr w:type="spellEnd"/>
      <w:r w:rsidR="004F35E8">
        <w:t xml:space="preserve"> al.</w:t>
      </w:r>
      <w:r w:rsidR="00CC516B">
        <w:t>,</w:t>
      </w:r>
      <w:r w:rsidR="004F35E8">
        <w:t xml:space="preserve"> 2005; Zucker &amp; Patterson</w:t>
      </w:r>
      <w:r w:rsidR="00CC516B">
        <w:t>,</w:t>
      </w:r>
      <w:r w:rsidR="004F35E8">
        <w:t xml:space="preserve"> 2018)</w:t>
      </w:r>
      <w:r w:rsidR="00D13CB2" w:rsidRPr="000B6D26">
        <w:t xml:space="preserve">. </w:t>
      </w:r>
      <w:r w:rsidR="00A45AC3" w:rsidRPr="000B6D26">
        <w:t xml:space="preserve">Finally, </w:t>
      </w:r>
      <w:r w:rsidR="00437AEA">
        <w:t xml:space="preserve">white </w:t>
      </w:r>
      <w:r w:rsidR="00A45AC3" w:rsidRPr="000B6D26">
        <w:t xml:space="preserve">adolescents crystallize </w:t>
      </w:r>
      <w:r w:rsidR="00A45AC3" w:rsidRPr="00AB2E99">
        <w:t xml:space="preserve">these racial identities and </w:t>
      </w:r>
      <w:r w:rsidR="00D13CB2" w:rsidRPr="00AB2E99">
        <w:t xml:space="preserve">display greater coherency while discussing </w:t>
      </w:r>
      <w:r w:rsidR="00A45AC3" w:rsidRPr="00AB2E99">
        <w:t xml:space="preserve">matters </w:t>
      </w:r>
      <w:r w:rsidR="00D13CB2" w:rsidRPr="00AB2E99">
        <w:t>of</w:t>
      </w:r>
      <w:r w:rsidR="00A45AC3" w:rsidRPr="00AB2E99">
        <w:t xml:space="preserve"> racism, diversity, and racial privilege (</w:t>
      </w:r>
      <w:r w:rsidR="004F35E8" w:rsidRPr="00AB2E99">
        <w:t>Hagerman</w:t>
      </w:r>
      <w:r w:rsidR="00CC516B">
        <w:t>,</w:t>
      </w:r>
      <w:r w:rsidR="004F35E8" w:rsidRPr="00AB2E99">
        <w:t xml:space="preserve"> 2020</w:t>
      </w:r>
      <w:r w:rsidR="00A45AC3" w:rsidRPr="00AB2E99">
        <w:t>).</w:t>
      </w:r>
      <w:r w:rsidR="0056519A" w:rsidRPr="000B6D26">
        <w:t xml:space="preserve"> During this time, individuals gain the ability to </w:t>
      </w:r>
      <w:r w:rsidR="004C1618" w:rsidRPr="000B6D26">
        <w:t>discuss and think about race in an abstract and more complicated way (Williams et al.</w:t>
      </w:r>
      <w:r w:rsidR="00CC516B">
        <w:t>,</w:t>
      </w:r>
      <w:r w:rsidR="004C1618" w:rsidRPr="000B6D26">
        <w:t xml:space="preserve"> 2020). </w:t>
      </w:r>
      <w:r w:rsidR="0043357B" w:rsidRPr="000B6D26">
        <w:t>Adolescence is a critical period for the study of</w:t>
      </w:r>
      <w:r w:rsidR="00AB2E99">
        <w:t xml:space="preserve"> racial ideologies</w:t>
      </w:r>
      <w:r w:rsidR="0043357B" w:rsidRPr="000B6D26">
        <w:t xml:space="preserve"> </w:t>
      </w:r>
      <w:r w:rsidR="00AB2E99">
        <w:t>since</w:t>
      </w:r>
      <w:r w:rsidR="004C1618" w:rsidRPr="000B6D26">
        <w:t xml:space="preserve"> </w:t>
      </w:r>
      <w:r w:rsidR="00AB2E99">
        <w:t>they</w:t>
      </w:r>
      <w:r w:rsidR="004C1618" w:rsidRPr="000B6D26">
        <w:t xml:space="preserve"> are constructed in relation </w:t>
      </w:r>
      <w:r w:rsidR="00AB2E99">
        <w:t>to the position of racial identities one holds.</w:t>
      </w:r>
    </w:p>
    <w:p w14:paraId="587070BE" w14:textId="1B10D309" w:rsidR="00A45AC3" w:rsidRPr="000B6D26" w:rsidRDefault="00D9126E" w:rsidP="00037FA3">
      <w:r w:rsidRPr="000B6D26">
        <w:t>Colorblind or color-evasive</w:t>
      </w:r>
      <w:r w:rsidR="00A45AC3" w:rsidRPr="000B6D26">
        <w:t xml:space="preserve"> ideology </w:t>
      </w:r>
      <w:r w:rsidRPr="000B6D26">
        <w:t xml:space="preserve">is one ideology </w:t>
      </w:r>
      <w:r w:rsidR="00A45AC3" w:rsidRPr="000B6D26">
        <w:t xml:space="preserve">acquired by many </w:t>
      </w:r>
      <w:r w:rsidRPr="000B6D26">
        <w:t xml:space="preserve">white </w:t>
      </w:r>
      <w:r w:rsidR="00A45AC3" w:rsidRPr="000B6D26">
        <w:t xml:space="preserve">individuals throughout socialization </w:t>
      </w:r>
      <w:r w:rsidRPr="000B6D26">
        <w:t xml:space="preserve">and </w:t>
      </w:r>
      <w:r w:rsidR="00437AEA">
        <w:t>frames</w:t>
      </w:r>
      <w:r w:rsidR="00A5355D" w:rsidRPr="000B6D26">
        <w:t xml:space="preserve"> the United States as a post-racial society</w:t>
      </w:r>
      <w:r w:rsidRPr="000B6D26">
        <w:t>.</w:t>
      </w:r>
      <w:r w:rsidR="00A45AC3" w:rsidRPr="000B6D26">
        <w:t xml:space="preserve"> Bonilla-Silva (2018) theorizes four "frames" of </w:t>
      </w:r>
      <w:r w:rsidR="00FD41C0">
        <w:t>color-evasive</w:t>
      </w:r>
      <w:r w:rsidR="00A45AC3" w:rsidRPr="000B6D26">
        <w:t>ness</w:t>
      </w:r>
      <w:r w:rsidR="009A3226" w:rsidRPr="000B6D26">
        <w:t xml:space="preserve">: </w:t>
      </w:r>
      <w:r w:rsidR="00A45AC3" w:rsidRPr="000B6D26">
        <w:t xml:space="preserve">abstract liberalism, naturalization, cultural </w:t>
      </w:r>
      <w:r w:rsidR="00A45AC3" w:rsidRPr="000B6D26">
        <w:lastRenderedPageBreak/>
        <w:t xml:space="preserve">racism, and minimization of racism. Abstract liberalism describes messages justifying racial inequality with the vague language of equal opportunity, individual freedom, and meritocracy. For example, some individuals use abstract liberalism to argue against school integration policies (e.g. bussing, redistricting) by framing them as violations of parent choice. The second frame, naturalization, </w:t>
      </w:r>
      <w:r w:rsidR="00D84E80" w:rsidRPr="000B6D26">
        <w:t>explains racial inequality as “just the way things are.” One instance of naturalization appears in</w:t>
      </w:r>
      <w:r w:rsidR="006221F3" w:rsidRPr="000B6D26">
        <w:t xml:space="preserve"> </w:t>
      </w:r>
      <w:r w:rsidR="00A45AC3" w:rsidRPr="000B6D26">
        <w:t xml:space="preserve">messages </w:t>
      </w:r>
      <w:r w:rsidR="00D84E80" w:rsidRPr="000B6D26">
        <w:t>explain</w:t>
      </w:r>
      <w:r w:rsidR="00437AEA">
        <w:t xml:space="preserve">ing peer network </w:t>
      </w:r>
      <w:r w:rsidR="00076978" w:rsidRPr="000B6D26">
        <w:t>segregatio</w:t>
      </w:r>
      <w:r w:rsidR="00437AEA">
        <w:t>n</w:t>
      </w:r>
      <w:r w:rsidR="007262EC" w:rsidRPr="000B6D26">
        <w:t xml:space="preserve">, like </w:t>
      </w:r>
      <w:r w:rsidR="00076978" w:rsidRPr="000B6D26">
        <w:t xml:space="preserve">students’ preferred </w:t>
      </w:r>
      <w:r w:rsidR="007262EC" w:rsidRPr="000B6D26">
        <w:t>tables in a school cafeteria,</w:t>
      </w:r>
      <w:r w:rsidR="00076978" w:rsidRPr="000B6D26">
        <w:t xml:space="preserve"> as natural </w:t>
      </w:r>
      <w:r w:rsidR="00A62A37" w:rsidRPr="000B6D26">
        <w:t>occurrences</w:t>
      </w:r>
      <w:r w:rsidR="00CC516B">
        <w:t xml:space="preserve"> (Tatum, 2017)</w:t>
      </w:r>
      <w:r w:rsidR="00D84E80" w:rsidRPr="000B6D26">
        <w:t xml:space="preserve">. </w:t>
      </w:r>
      <w:r w:rsidR="00076978" w:rsidRPr="000B6D26">
        <w:t>Often, these</w:t>
      </w:r>
      <w:r w:rsidR="007262EC" w:rsidRPr="000B6D26">
        <w:t xml:space="preserve"> arguments ignore the </w:t>
      </w:r>
      <w:r w:rsidR="00076978" w:rsidRPr="000B6D26">
        <w:t>underlying</w:t>
      </w:r>
      <w:r w:rsidR="00434933" w:rsidRPr="000B6D26">
        <w:t xml:space="preserve"> socialization </w:t>
      </w:r>
      <w:r w:rsidR="007262EC" w:rsidRPr="000B6D26">
        <w:t xml:space="preserve">processes </w:t>
      </w:r>
      <w:r w:rsidR="00434933" w:rsidRPr="000B6D26">
        <w:t>that ma</w:t>
      </w:r>
      <w:r w:rsidR="00076978" w:rsidRPr="000B6D26">
        <w:t>ke white students exclude students of color</w:t>
      </w:r>
      <w:r w:rsidR="00A45AC3" w:rsidRPr="000B6D26">
        <w:t xml:space="preserve">. </w:t>
      </w:r>
      <w:r w:rsidR="00076978" w:rsidRPr="000B6D26">
        <w:t>The third fame, c</w:t>
      </w:r>
      <w:r w:rsidR="00A45AC3" w:rsidRPr="000B6D26">
        <w:t>ultural racism</w:t>
      </w:r>
      <w:r w:rsidR="00076978" w:rsidRPr="000B6D26">
        <w:t xml:space="preserve">, </w:t>
      </w:r>
      <w:r w:rsidR="00A45AC3" w:rsidRPr="000B6D26">
        <w:t xml:space="preserve">levies stereotypes about communities of color </w:t>
      </w:r>
      <w:r w:rsidR="009E2ADB" w:rsidRPr="000B6D26">
        <w:t xml:space="preserve">to </w:t>
      </w:r>
      <w:r w:rsidR="009A3226" w:rsidRPr="000B6D26">
        <w:t xml:space="preserve">justify persistent </w:t>
      </w:r>
      <w:r w:rsidR="009E2ADB" w:rsidRPr="000B6D26">
        <w:t>inequality</w:t>
      </w:r>
      <w:r w:rsidR="00A45AC3" w:rsidRPr="000B6D26">
        <w:t xml:space="preserve">. One such case of this frame arises in Hagerman's (2020, 184) interview with an adolescent girl who claimed that </w:t>
      </w:r>
      <w:r w:rsidR="00437AEA">
        <w:t>“</w:t>
      </w:r>
      <w:r w:rsidR="00A45AC3" w:rsidRPr="000B6D26">
        <w:t>even a poor black kid could… move up,</w:t>
      </w:r>
      <w:r w:rsidR="00437AEA">
        <w:t xml:space="preserve">” </w:t>
      </w:r>
      <w:r w:rsidR="00357E6C" w:rsidRPr="000B6D26">
        <w:t xml:space="preserve">but their </w:t>
      </w:r>
      <w:r w:rsidR="00A45AC3" w:rsidRPr="000B6D26">
        <w:t>success</w:t>
      </w:r>
      <w:r w:rsidR="00357E6C" w:rsidRPr="000B6D26">
        <w:t xml:space="preserve"> </w:t>
      </w:r>
      <w:r w:rsidR="00437AEA">
        <w:t>would be</w:t>
      </w:r>
      <w:r w:rsidR="00A45AC3" w:rsidRPr="000B6D26">
        <w:t xml:space="preserve"> hampered by </w:t>
      </w:r>
      <w:r w:rsidR="00357E6C" w:rsidRPr="000B6D26">
        <w:t>their</w:t>
      </w:r>
      <w:r w:rsidR="00A45AC3" w:rsidRPr="000B6D26">
        <w:t xml:space="preserve"> </w:t>
      </w:r>
      <w:r w:rsidR="00357E6C" w:rsidRPr="000B6D26">
        <w:t>parents’</w:t>
      </w:r>
      <w:r w:rsidR="00A45AC3" w:rsidRPr="000B6D26">
        <w:t xml:space="preserve"> </w:t>
      </w:r>
      <w:r w:rsidR="00357E6C" w:rsidRPr="000B6D26">
        <w:t>supposedly inferior</w:t>
      </w:r>
      <w:r w:rsidR="00A45AC3" w:rsidRPr="000B6D26">
        <w:t xml:space="preserve"> financial habits.</w:t>
      </w:r>
    </w:p>
    <w:p w14:paraId="6D6E2545" w14:textId="0249CC59" w:rsidR="00626AA8" w:rsidRDefault="00A45AC3" w:rsidP="00037FA3">
      <w:r w:rsidRPr="000B6D26">
        <w:t xml:space="preserve">As previous examples regarding school choice and peer networks suggest, </w:t>
      </w:r>
      <w:r w:rsidR="00FD41C0">
        <w:t>color-evasive</w:t>
      </w:r>
      <w:r w:rsidRPr="000B6D26">
        <w:t xml:space="preserve"> messages </w:t>
      </w:r>
      <w:r w:rsidR="00A94A81" w:rsidRPr="000B6D26">
        <w:t>circulate schools on an everyday basis</w:t>
      </w:r>
      <w:r w:rsidR="00DC4E9A">
        <w:t xml:space="preserve">. </w:t>
      </w:r>
      <w:r w:rsidR="0085121F">
        <w:t>Compared to informal interactions between peers, teachers, and school staff, racial ideologies</w:t>
      </w:r>
      <w:r w:rsidR="00245D3C">
        <w:t xml:space="preserve"> can</w:t>
      </w:r>
      <w:r w:rsidR="00DC4E9A">
        <w:t xml:space="preserve"> arise most clearly in teacher’s pedagogical approaches. Pedagogy, or the process by which educational material is taught, often invokes</w:t>
      </w:r>
      <w:r w:rsidR="0085121F">
        <w:t xml:space="preserve"> </w:t>
      </w:r>
      <w:r w:rsidR="00437AEA">
        <w:t xml:space="preserve">ideological frames </w:t>
      </w:r>
      <w:r w:rsidR="00DC4E9A">
        <w:t>along dimensions of race, class, and gender</w:t>
      </w:r>
      <w:r w:rsidR="00245D3C">
        <w:t xml:space="preserve"> (Murphy</w:t>
      </w:r>
      <w:r w:rsidR="00CC516B">
        <w:t xml:space="preserve">, </w:t>
      </w:r>
      <w:r w:rsidR="00245D3C">
        <w:t>2008</w:t>
      </w:r>
      <w:r w:rsidR="00437AEA">
        <w:t>; Apple</w:t>
      </w:r>
      <w:r w:rsidR="00CC516B">
        <w:t>,</w:t>
      </w:r>
      <w:r w:rsidR="00437AEA">
        <w:t xml:space="preserve"> 2004</w:t>
      </w:r>
      <w:r w:rsidR="00245D3C">
        <w:t>)</w:t>
      </w:r>
      <w:r w:rsidR="00DC4E9A">
        <w:t>.</w:t>
      </w:r>
      <w:r w:rsidR="0085121F">
        <w:t xml:space="preserve"> </w:t>
      </w:r>
      <w:r w:rsidR="00DC4E9A">
        <w:t xml:space="preserve">In this </w:t>
      </w:r>
      <w:r w:rsidR="0085121F">
        <w:t>article</w:t>
      </w:r>
      <w:r w:rsidR="00DC4E9A">
        <w:t xml:space="preserve">, I focus </w:t>
      </w:r>
      <w:r w:rsidR="0085121F">
        <w:t xml:space="preserve">specifically </w:t>
      </w:r>
      <w:r w:rsidR="00DC4E9A">
        <w:t xml:space="preserve">on racial messages transmitted by teachers through their pedagogical approaches to history. </w:t>
      </w:r>
    </w:p>
    <w:p w14:paraId="64311D30" w14:textId="02D2919D" w:rsidR="00CC516B" w:rsidRPr="00CC516B" w:rsidRDefault="00CC516B" w:rsidP="00CC516B">
      <w:pPr>
        <w:ind w:firstLine="0"/>
        <w:rPr>
          <w:b/>
          <w:bCs/>
        </w:rPr>
      </w:pPr>
      <w:r w:rsidRPr="00CC516B">
        <w:rPr>
          <w:b/>
          <w:bCs/>
        </w:rPr>
        <w:t>Race and Education</w:t>
      </w:r>
    </w:p>
    <w:p w14:paraId="2527EE1D" w14:textId="26311F5A" w:rsidR="001A5195" w:rsidRDefault="001A5195" w:rsidP="00037FA3">
      <w:r w:rsidRPr="000B6D26">
        <w:t>At the time of this article’s writing</w:t>
      </w:r>
      <w:r>
        <w:t xml:space="preserve">, </w:t>
      </w:r>
      <w:r w:rsidRPr="000B6D26">
        <w:t xml:space="preserve">American political discourse has intensified around the teaching of race and racism in public schools. Some have mobilized in response to the </w:t>
      </w:r>
      <w:r w:rsidRPr="000B6D26">
        <w:lastRenderedPageBreak/>
        <w:t xml:space="preserve">perception that American children are indoctrinated by certain racial frameworks, like critical race theory. This backlash occurs after a period of racial reckoning following the deaths of George Floyd, </w:t>
      </w:r>
      <w:proofErr w:type="spellStart"/>
      <w:r w:rsidRPr="000B6D26">
        <w:t>Breona</w:t>
      </w:r>
      <w:proofErr w:type="spellEnd"/>
      <w:r w:rsidRPr="000B6D26">
        <w:t xml:space="preserve"> Taylor, and other Black individuals at the hands of police, which </w:t>
      </w:r>
      <w:r>
        <w:t xml:space="preserve">has since exposed </w:t>
      </w:r>
      <w:r w:rsidRPr="000B6D26">
        <w:t xml:space="preserve">racialized practices across society. Recently, several state legislatures have passed laws banning teachers from discussing “divisive concepts” such as identities of race, gender, and sexual orientation </w:t>
      </w:r>
      <w:r>
        <w:t>(“</w:t>
      </w:r>
      <w:r w:rsidRPr="00B908B5">
        <w:t xml:space="preserve">Alabama House approves bill banning </w:t>
      </w:r>
      <w:r>
        <w:t>‘</w:t>
      </w:r>
      <w:r w:rsidRPr="00B908B5">
        <w:t>divisive concepts</w:t>
      </w:r>
      <w:r>
        <w:t>’</w:t>
      </w:r>
      <w:r w:rsidR="007B1779">
        <w:t>”).</w:t>
      </w:r>
      <w:r w:rsidRPr="000B6D26">
        <w:t xml:space="preserve">, </w:t>
      </w:r>
      <w:r w:rsidRPr="007B1779">
        <w:rPr>
          <w:b/>
          <w:bCs/>
        </w:rPr>
        <w:t>often explicitly regarding the teaching of American history</w:t>
      </w:r>
      <w:r w:rsidRPr="000B6D26">
        <w:t>. These developments, however, are nothing new. Debates over school curricula have long invoked relations of power, ultimately deciding which ideological knowledge will become school knowledge (Wills</w:t>
      </w:r>
      <w:r w:rsidR="006B4FDF">
        <w:t xml:space="preserve">, </w:t>
      </w:r>
      <w:r w:rsidRPr="000B6D26">
        <w:t>2019</w:t>
      </w:r>
      <w:r w:rsidR="006D7A5B">
        <w:t>; Thomas</w:t>
      </w:r>
      <w:r w:rsidR="006B4FDF">
        <w:t xml:space="preserve">, </w:t>
      </w:r>
      <w:r w:rsidR="006D7A5B">
        <w:t>2015</w:t>
      </w:r>
      <w:r w:rsidRPr="000B6D26">
        <w:t>).</w:t>
      </w:r>
    </w:p>
    <w:p w14:paraId="0874F6B6" w14:textId="2BF6FC60" w:rsidR="003B7EF5" w:rsidRPr="000B6D26" w:rsidRDefault="00BF15CB" w:rsidP="00037FA3">
      <w:r>
        <w:t xml:space="preserve">How matters of race are discussed in classrooms </w:t>
      </w:r>
      <w:r w:rsidR="00071F3D">
        <w:t>depends</w:t>
      </w:r>
      <w:r>
        <w:t xml:space="preserve"> largely on the racial identities of their teachers. </w:t>
      </w:r>
      <w:r w:rsidR="00623FA4" w:rsidRPr="000B6D26">
        <w:t>Today, more than three-quarters of high school teachers are white</w:t>
      </w:r>
      <w:r w:rsidR="00D76529">
        <w:t>, yet</w:t>
      </w:r>
      <w:r w:rsidR="00623FA4" w:rsidRPr="000B6D26">
        <w:t xml:space="preserve"> students of color constitute more than half of total enrollment in American public schools (</w:t>
      </w:r>
      <w:r w:rsidR="003A2361">
        <w:t>P</w:t>
      </w:r>
      <w:r w:rsidR="00623FA4" w:rsidRPr="000B6D26">
        <w:t xml:space="preserve">ew </w:t>
      </w:r>
      <w:r w:rsidR="003A2361">
        <w:t>Research</w:t>
      </w:r>
      <w:r w:rsidR="006B4FDF">
        <w:t xml:space="preserve">, </w:t>
      </w:r>
      <w:r w:rsidR="00623FA4" w:rsidRPr="000B6D26">
        <w:t xml:space="preserve">2018). </w:t>
      </w:r>
      <w:r w:rsidR="00AB6202">
        <w:t xml:space="preserve">As demographic changes in both classrooms and the country increases the </w:t>
      </w:r>
      <w:r w:rsidR="00244D3C" w:rsidRPr="000B6D26">
        <w:t xml:space="preserve">salience of race, racial inequality, and racism in schools, teachers’ interpretive frames of these issues </w:t>
      </w:r>
      <w:r w:rsidR="00AB6202">
        <w:t>still</w:t>
      </w:r>
      <w:r w:rsidR="00244D3C" w:rsidRPr="000B6D26">
        <w:t xml:space="preserve"> dictate how these matters are </w:t>
      </w:r>
      <w:r w:rsidR="00420E35" w:rsidRPr="000B6D26">
        <w:t>examined</w:t>
      </w:r>
      <w:r w:rsidR="00244D3C" w:rsidRPr="000B6D26">
        <w:t>. Most teachers report</w:t>
      </w:r>
      <w:r w:rsidR="00420E35" w:rsidRPr="000B6D26">
        <w:t xml:space="preserve"> discussing</w:t>
      </w:r>
      <w:r w:rsidR="00244D3C" w:rsidRPr="000B6D26">
        <w:t xml:space="preserve"> racial inequality </w:t>
      </w:r>
      <w:r w:rsidR="00420E35" w:rsidRPr="000B6D26">
        <w:t xml:space="preserve">and racism with students </w:t>
      </w:r>
      <w:r w:rsidR="00244D3C" w:rsidRPr="000B6D26">
        <w:t xml:space="preserve">but rarely </w:t>
      </w:r>
      <w:r w:rsidR="00420E35" w:rsidRPr="000B6D26">
        <w:t>do so in practice</w:t>
      </w:r>
      <w:r w:rsidR="0092103D" w:rsidRPr="000B6D26">
        <w:t xml:space="preserve"> (Epstein</w:t>
      </w:r>
      <w:r w:rsidR="006B4FDF">
        <w:t xml:space="preserve">, </w:t>
      </w:r>
      <w:r w:rsidR="00B449DA" w:rsidRPr="000B6D26">
        <w:t>2009;</w:t>
      </w:r>
      <w:r w:rsidR="0092103D" w:rsidRPr="000B6D26">
        <w:t xml:space="preserve"> </w:t>
      </w:r>
      <w:proofErr w:type="spellStart"/>
      <w:r w:rsidR="0092103D" w:rsidRPr="000B6D26">
        <w:t>Vitrup</w:t>
      </w:r>
      <w:proofErr w:type="spellEnd"/>
      <w:r w:rsidR="006B4FDF">
        <w:t xml:space="preserve">, </w:t>
      </w:r>
      <w:r w:rsidR="0092103D" w:rsidRPr="000B6D26">
        <w:t xml:space="preserve">2016). </w:t>
      </w:r>
      <w:r w:rsidR="00071F3D">
        <w:t>For example, r</w:t>
      </w:r>
      <w:r w:rsidR="00244D3C" w:rsidRPr="000B6D26">
        <w:t>ecent</w:t>
      </w:r>
      <w:r w:rsidR="00D1510B" w:rsidRPr="000B6D26">
        <w:t xml:space="preserve"> </w:t>
      </w:r>
      <w:r w:rsidR="00E61583" w:rsidRPr="000B6D26">
        <w:t xml:space="preserve">studies </w:t>
      </w:r>
      <w:r w:rsidR="00D1510B" w:rsidRPr="000B6D26">
        <w:t xml:space="preserve">reveal </w:t>
      </w:r>
      <w:r w:rsidR="00E61583" w:rsidRPr="000B6D26">
        <w:t xml:space="preserve">that around 70 percent of teachers ascribe to </w:t>
      </w:r>
      <w:r w:rsidR="00FD41C0">
        <w:t>color-evasive</w:t>
      </w:r>
      <w:r w:rsidR="00E61583" w:rsidRPr="000B6D26">
        <w:t>ness</w:t>
      </w:r>
      <w:r w:rsidR="00546EC7" w:rsidRPr="000B6D26">
        <w:t xml:space="preserve">, </w:t>
      </w:r>
      <w:r w:rsidR="00244D3C" w:rsidRPr="000B6D26">
        <w:t xml:space="preserve">a figure </w:t>
      </w:r>
      <w:r w:rsidR="00DC6360" w:rsidRPr="000B6D26">
        <w:t xml:space="preserve">comparable </w:t>
      </w:r>
      <w:r w:rsidR="00546EC7" w:rsidRPr="000B6D26">
        <w:t>to the overall adult population</w:t>
      </w:r>
      <w:r w:rsidR="00E61583" w:rsidRPr="000B6D26">
        <w:t xml:space="preserve"> </w:t>
      </w:r>
      <w:r w:rsidR="004C0D09" w:rsidRPr="000B6D26">
        <w:t>(</w:t>
      </w:r>
      <w:proofErr w:type="spellStart"/>
      <w:r w:rsidR="004C0D09" w:rsidRPr="000B6D26">
        <w:t>Vitrup</w:t>
      </w:r>
      <w:proofErr w:type="spellEnd"/>
      <w:r w:rsidR="006B4FDF">
        <w:t xml:space="preserve">, </w:t>
      </w:r>
      <w:r w:rsidR="004C0D09" w:rsidRPr="000B6D26">
        <w:t>2016</w:t>
      </w:r>
      <w:r w:rsidR="00E61583" w:rsidRPr="000B6D26">
        <w:t xml:space="preserve">; </w:t>
      </w:r>
      <w:proofErr w:type="spellStart"/>
      <w:r w:rsidR="00546EC7" w:rsidRPr="000B6D26">
        <w:t>Hazelbaker</w:t>
      </w:r>
      <w:proofErr w:type="spellEnd"/>
      <w:r w:rsidR="00546EC7" w:rsidRPr="000B6D26">
        <w:t xml:space="preserve"> &amp; Mistry</w:t>
      </w:r>
      <w:r w:rsidR="006B4FDF">
        <w:t xml:space="preserve">, </w:t>
      </w:r>
      <w:r w:rsidR="00546EC7" w:rsidRPr="000B6D26">
        <w:t>2021</w:t>
      </w:r>
      <w:r w:rsidR="004C0D09" w:rsidRPr="000B6D26">
        <w:t>).</w:t>
      </w:r>
      <w:r w:rsidR="00546EC7" w:rsidRPr="000B6D26">
        <w:t xml:space="preserve"> </w:t>
      </w:r>
      <w:r w:rsidR="00A11D9E" w:rsidRPr="000B6D26">
        <w:t>Moreover, little</w:t>
      </w:r>
      <w:r w:rsidR="005C20D1" w:rsidRPr="000B6D26">
        <w:t xml:space="preserve"> variation </w:t>
      </w:r>
      <w:r w:rsidR="00BC1A32" w:rsidRPr="000B6D26">
        <w:t xml:space="preserve">exists in </w:t>
      </w:r>
      <w:r w:rsidR="005C20D1" w:rsidRPr="000B6D26">
        <w:t xml:space="preserve">the use of </w:t>
      </w:r>
      <w:r w:rsidR="00FD41C0">
        <w:t>color-evasive</w:t>
      </w:r>
      <w:r w:rsidR="005C20D1" w:rsidRPr="000B6D26">
        <w:t xml:space="preserve"> messages </w:t>
      </w:r>
      <w:r w:rsidR="00252298" w:rsidRPr="000B6D26">
        <w:t>between white</w:t>
      </w:r>
      <w:r w:rsidR="005C20D1" w:rsidRPr="000B6D26">
        <w:t>, Black, and Latinx teachers</w:t>
      </w:r>
      <w:r w:rsidR="0092103D" w:rsidRPr="000B6D26">
        <w:t xml:space="preserve">. </w:t>
      </w:r>
      <w:r w:rsidR="008B1C8C" w:rsidRPr="000B6D26">
        <w:t>Therefore, g</w:t>
      </w:r>
      <w:r w:rsidR="003B7EF5" w:rsidRPr="000B6D26">
        <w:t xml:space="preserve">iven </w:t>
      </w:r>
      <w:r w:rsidR="006C72AF" w:rsidRPr="000B6D26">
        <w:t>the</w:t>
      </w:r>
      <w:r w:rsidR="003B7EF5" w:rsidRPr="000B6D26">
        <w:t xml:space="preserve"> </w:t>
      </w:r>
      <w:r w:rsidR="004C0D09" w:rsidRPr="000B6D26">
        <w:t xml:space="preserve">prevalence </w:t>
      </w:r>
      <w:r w:rsidR="00BD651A" w:rsidRPr="000B6D26">
        <w:t xml:space="preserve">of color-evasive messages </w:t>
      </w:r>
      <w:r w:rsidR="004C0D09" w:rsidRPr="000B6D26">
        <w:t xml:space="preserve">in </w:t>
      </w:r>
      <w:r w:rsidR="005C20D1" w:rsidRPr="000B6D26">
        <w:t>classrooms</w:t>
      </w:r>
      <w:r w:rsidR="003B7EF5" w:rsidRPr="000B6D26">
        <w:t>, it is worth considering how</w:t>
      </w:r>
      <w:r w:rsidR="00A51017" w:rsidRPr="000B6D26">
        <w:t xml:space="preserve"> white</w:t>
      </w:r>
      <w:r w:rsidR="004C0D09" w:rsidRPr="000B6D26">
        <w:t xml:space="preserve"> </w:t>
      </w:r>
      <w:r w:rsidR="00A51017" w:rsidRPr="000B6D26">
        <w:t>adolescents</w:t>
      </w:r>
      <w:r w:rsidR="004C0D09" w:rsidRPr="000B6D26">
        <w:t xml:space="preserve"> perceive</w:t>
      </w:r>
      <w:r w:rsidR="003B7EF5" w:rsidRPr="000B6D26">
        <w:t xml:space="preserve"> </w:t>
      </w:r>
      <w:r w:rsidR="00A51017" w:rsidRPr="000B6D26">
        <w:t xml:space="preserve">them </w:t>
      </w:r>
      <w:r w:rsidR="003B7EF5" w:rsidRPr="000B6D26">
        <w:t>(</w:t>
      </w:r>
      <w:proofErr w:type="spellStart"/>
      <w:r w:rsidR="003B7EF5" w:rsidRPr="000B6D26">
        <w:t>Festritzer</w:t>
      </w:r>
      <w:proofErr w:type="spellEnd"/>
      <w:r w:rsidR="006B4FDF">
        <w:t xml:space="preserve">, </w:t>
      </w:r>
      <w:r w:rsidR="003B7EF5" w:rsidRPr="000B6D26">
        <w:t xml:space="preserve">2011). </w:t>
      </w:r>
      <w:r w:rsidR="00A51017" w:rsidRPr="000B6D26">
        <w:t xml:space="preserve">Teachers </w:t>
      </w:r>
      <w:r w:rsidR="00C225B0">
        <w:t xml:space="preserve">may </w:t>
      </w:r>
      <w:r w:rsidR="00A51017" w:rsidRPr="000B6D26">
        <w:t xml:space="preserve">equip </w:t>
      </w:r>
      <w:r w:rsidR="00FD41C0">
        <w:t>color-evasive</w:t>
      </w:r>
      <w:r w:rsidR="00A51017" w:rsidRPr="000B6D26">
        <w:t xml:space="preserve"> frames during formal instruction</w:t>
      </w:r>
      <w:r w:rsidR="0019085E" w:rsidRPr="000B6D26">
        <w:t>, for example</w:t>
      </w:r>
      <w:r w:rsidR="00A2116A" w:rsidRPr="000B6D26">
        <w:t>,</w:t>
      </w:r>
      <w:r w:rsidR="00717E67" w:rsidRPr="000B6D26">
        <w:t xml:space="preserve"> while teaching </w:t>
      </w:r>
      <w:r w:rsidR="006C72AF" w:rsidRPr="000B6D26">
        <w:t>units about</w:t>
      </w:r>
      <w:r w:rsidR="00A2116A" w:rsidRPr="000B6D26">
        <w:t xml:space="preserve"> </w:t>
      </w:r>
      <w:r w:rsidR="00717E67" w:rsidRPr="000B6D26">
        <w:t>history</w:t>
      </w:r>
      <w:r w:rsidR="0019085E" w:rsidRPr="000B6D26">
        <w:t xml:space="preserve">. </w:t>
      </w:r>
      <w:r w:rsidR="0019085E" w:rsidRPr="000B6D26">
        <w:lastRenderedPageBreak/>
        <w:t>The</w:t>
      </w:r>
      <w:r w:rsidR="006C72AF" w:rsidRPr="000B6D26">
        <w:t>ir ideology</w:t>
      </w:r>
      <w:r w:rsidR="0019085E" w:rsidRPr="000B6D26">
        <w:t xml:space="preserve"> </w:t>
      </w:r>
      <w:r w:rsidR="00BC497E" w:rsidRPr="000B6D26">
        <w:t xml:space="preserve">can </w:t>
      </w:r>
      <w:r w:rsidR="0019085E" w:rsidRPr="000B6D26">
        <w:t xml:space="preserve">also appear in </w:t>
      </w:r>
      <w:r w:rsidR="00A2116A" w:rsidRPr="000B6D26">
        <w:t>differential treatment</w:t>
      </w:r>
      <w:r w:rsidR="0019085E" w:rsidRPr="000B6D26">
        <w:t xml:space="preserve"> </w:t>
      </w:r>
      <w:r w:rsidR="00A11D9E" w:rsidRPr="000B6D26">
        <w:t xml:space="preserve">and appraisals </w:t>
      </w:r>
      <w:r w:rsidR="00BC497E" w:rsidRPr="000B6D26">
        <w:t>of</w:t>
      </w:r>
      <w:r w:rsidR="00717E67" w:rsidRPr="000B6D26">
        <w:t xml:space="preserve"> </w:t>
      </w:r>
      <w:r w:rsidR="0019085E" w:rsidRPr="000B6D26">
        <w:t>students</w:t>
      </w:r>
      <w:r w:rsidR="00717E67" w:rsidRPr="000B6D26">
        <w:t xml:space="preserve">. </w:t>
      </w:r>
      <w:r w:rsidR="002E261C" w:rsidRPr="000B6D26">
        <w:t>In</w:t>
      </w:r>
      <w:r w:rsidR="00AD7E87" w:rsidRPr="000B6D26">
        <w:t xml:space="preserve"> both </w:t>
      </w:r>
      <w:r w:rsidR="002E261C" w:rsidRPr="000B6D26">
        <w:t>formal and informal interactions with teachers</w:t>
      </w:r>
      <w:r w:rsidR="00AD7E87" w:rsidRPr="000B6D26">
        <w:t>, white adolescents are exposed to</w:t>
      </w:r>
      <w:r w:rsidR="00A74FCB" w:rsidRPr="000B6D26">
        <w:t xml:space="preserve"> racial</w:t>
      </w:r>
      <w:r w:rsidR="00AD7E87" w:rsidRPr="000B6D26">
        <w:t xml:space="preserve"> ideological positions that they can reproduce, rework</w:t>
      </w:r>
      <w:r w:rsidR="00D46E72" w:rsidRPr="000B6D26">
        <w:t>, or contest.</w:t>
      </w:r>
    </w:p>
    <w:p w14:paraId="1D066AFB" w14:textId="79498698" w:rsidR="003B3991" w:rsidRDefault="005D3905" w:rsidP="00037FA3">
      <w:r w:rsidRPr="000B6D26">
        <w:t xml:space="preserve">The prevalence of color-evasive </w:t>
      </w:r>
      <w:r w:rsidR="008C3DA3" w:rsidRPr="000B6D26">
        <w:t xml:space="preserve">ideology </w:t>
      </w:r>
      <w:r w:rsidRPr="000B6D26">
        <w:t xml:space="preserve">means that </w:t>
      </w:r>
      <w:r w:rsidR="003E5188" w:rsidRPr="000B6D26">
        <w:t>discussions about racial identity, racism, and racial</w:t>
      </w:r>
      <w:r w:rsidRPr="000B6D26">
        <w:t xml:space="preserve"> often exist subtly</w:t>
      </w:r>
      <w:r w:rsidR="00CD408B" w:rsidRPr="000B6D26">
        <w:t xml:space="preserve"> in teachers’ pedagogical approaches</w:t>
      </w:r>
      <w:r w:rsidR="003E5188" w:rsidRPr="000B6D26">
        <w:t xml:space="preserve"> (Thomas</w:t>
      </w:r>
      <w:r w:rsidR="006B4FDF">
        <w:t xml:space="preserve">, </w:t>
      </w:r>
      <w:r w:rsidR="003E5188" w:rsidRPr="000B6D26">
        <w:t>2015)</w:t>
      </w:r>
      <w:r w:rsidR="00BF15CB">
        <w:t>.</w:t>
      </w:r>
      <w:r w:rsidR="00CD408B" w:rsidRPr="000B6D26">
        <w:t xml:space="preserve"> </w:t>
      </w:r>
      <w:r w:rsidR="00FE4368" w:rsidRPr="000B6D26">
        <w:t>Literature about</w:t>
      </w:r>
      <w:r w:rsidR="00273AAF" w:rsidRPr="000B6D26">
        <w:t xml:space="preserve"> </w:t>
      </w:r>
      <w:r w:rsidR="00CB1604" w:rsidRPr="000B6D26">
        <w:t xml:space="preserve">the effect of pedagogy on </w:t>
      </w:r>
      <w:r w:rsidR="00273AAF" w:rsidRPr="000B6D26">
        <w:t xml:space="preserve">white </w:t>
      </w:r>
      <w:r w:rsidR="00FE4368" w:rsidRPr="000B6D26">
        <w:t>adolescent</w:t>
      </w:r>
      <w:r w:rsidR="00273AAF" w:rsidRPr="000B6D26">
        <w:t>s’</w:t>
      </w:r>
      <w:r w:rsidR="00FE4368" w:rsidRPr="000B6D26">
        <w:t xml:space="preserve"> interpretations </w:t>
      </w:r>
      <w:r w:rsidR="00273AAF" w:rsidRPr="000B6D26">
        <w:t xml:space="preserve">of history </w:t>
      </w:r>
      <w:r w:rsidR="00673272" w:rsidRPr="000B6D26">
        <w:t xml:space="preserve">can be grouped into </w:t>
      </w:r>
      <w:r w:rsidR="00A70980" w:rsidRPr="000B6D26">
        <w:t>two</w:t>
      </w:r>
      <w:r w:rsidR="00673272" w:rsidRPr="000B6D26">
        <w:t xml:space="preserve"> categories: the</w:t>
      </w:r>
      <w:r w:rsidR="00DA05DA" w:rsidRPr="000B6D26">
        <w:t>ir views on the</w:t>
      </w:r>
      <w:r w:rsidR="00673272" w:rsidRPr="000B6D26">
        <w:t xml:space="preserve"> role</w:t>
      </w:r>
      <w:r w:rsidR="00CC516B">
        <w:t xml:space="preserve"> and significance</w:t>
      </w:r>
      <w:r w:rsidR="00673272" w:rsidRPr="000B6D26">
        <w:t xml:space="preserve"> of </w:t>
      </w:r>
      <w:r w:rsidR="00396963" w:rsidRPr="000B6D26">
        <w:t>different</w:t>
      </w:r>
      <w:r w:rsidR="00673272" w:rsidRPr="000B6D26">
        <w:t xml:space="preserve"> racial groups in American development</w:t>
      </w:r>
      <w:r w:rsidR="003B3991">
        <w:t xml:space="preserve"> </w:t>
      </w:r>
      <w:r w:rsidR="00673272" w:rsidRPr="000B6D26">
        <w:t xml:space="preserve">and </w:t>
      </w:r>
      <w:r w:rsidR="003B3991">
        <w:t>formulation of a national</w:t>
      </w:r>
      <w:r w:rsidR="00BD16E3" w:rsidRPr="000B6D26">
        <w:t xml:space="preserve"> collective</w:t>
      </w:r>
      <w:r w:rsidR="003B3991">
        <w:t xml:space="preserve"> identity </w:t>
      </w:r>
      <w:r w:rsidR="008C3DA3" w:rsidRPr="000B6D26">
        <w:t>through concepts like citizenship</w:t>
      </w:r>
      <w:r w:rsidR="00673272" w:rsidRPr="000B6D26">
        <w:t>.</w:t>
      </w:r>
      <w:r w:rsidR="00326286" w:rsidRPr="000B6D26">
        <w:t xml:space="preserve"> </w:t>
      </w:r>
    </w:p>
    <w:p w14:paraId="312FB652" w14:textId="50A9EA67" w:rsidR="00CC516B" w:rsidRPr="00CC516B" w:rsidRDefault="00CC516B" w:rsidP="00CC516B">
      <w:pPr>
        <w:ind w:firstLine="0"/>
        <w:rPr>
          <w:b/>
          <w:bCs/>
        </w:rPr>
      </w:pPr>
      <w:r w:rsidRPr="00CC516B">
        <w:rPr>
          <w:b/>
          <w:bCs/>
        </w:rPr>
        <w:t>Interpreting Historical Significance</w:t>
      </w:r>
    </w:p>
    <w:p w14:paraId="1A0C9598" w14:textId="41B8AA12" w:rsidR="00AD7F52" w:rsidRPr="000B6D26" w:rsidRDefault="00270F02" w:rsidP="00037FA3">
      <w:r w:rsidRPr="000B6D26">
        <w:t xml:space="preserve">As mentioned previously, many teachers report discussing race </w:t>
      </w:r>
      <w:r w:rsidR="0060078E" w:rsidRPr="000B6D26">
        <w:t>in their classrooms</w:t>
      </w:r>
      <w:r w:rsidR="00BB1EAB" w:rsidRPr="000B6D26">
        <w:t xml:space="preserve"> yet seldom do so in practice. </w:t>
      </w:r>
      <w:r w:rsidR="004C3EBA" w:rsidRPr="000B6D26">
        <w:t xml:space="preserve">This principle </w:t>
      </w:r>
      <w:r w:rsidR="004C3C77" w:rsidRPr="000B6D26">
        <w:t xml:space="preserve">appears prominently </w:t>
      </w:r>
      <w:r w:rsidR="004C3EBA" w:rsidRPr="000B6D26">
        <w:t xml:space="preserve">in </w:t>
      </w:r>
      <w:r w:rsidR="002D0E2C" w:rsidRPr="000B6D26">
        <w:t>teachers’</w:t>
      </w:r>
      <w:r w:rsidR="004C3EBA" w:rsidRPr="000B6D26">
        <w:t xml:space="preserve"> </w:t>
      </w:r>
      <w:r w:rsidR="00E70B90" w:rsidRPr="000B6D26">
        <w:t>portrayal of</w:t>
      </w:r>
      <w:r w:rsidR="002D0E2C" w:rsidRPr="000B6D26">
        <w:t xml:space="preserve"> European-Americans as the leaders, inventors, and </w:t>
      </w:r>
      <w:r w:rsidR="00186201" w:rsidRPr="000B6D26">
        <w:t>nation builders</w:t>
      </w:r>
      <w:r w:rsidR="008D2C75">
        <w:t xml:space="preserve"> and marginalized or simplistic images of other racial/ethnic groups</w:t>
      </w:r>
      <w:r w:rsidR="004C3EBA" w:rsidRPr="000B6D26">
        <w:t xml:space="preserve">. </w:t>
      </w:r>
      <w:r w:rsidR="003E5188" w:rsidRPr="000B6D26">
        <w:t xml:space="preserve">For example, excluding </w:t>
      </w:r>
      <w:r w:rsidR="004C3EBA" w:rsidRPr="000B6D26">
        <w:t>Sa</w:t>
      </w:r>
      <w:r w:rsidR="001A4890" w:rsidRPr="000B6D26">
        <w:t>cagawea in the Lewis and Clark expedition of 1804,</w:t>
      </w:r>
      <w:r w:rsidR="00263079" w:rsidRPr="000B6D26">
        <w:t xml:space="preserve"> </w:t>
      </w:r>
      <w:r w:rsidR="00BD16E3" w:rsidRPr="000B6D26">
        <w:t xml:space="preserve">many </w:t>
      </w:r>
      <w:r w:rsidR="00DA05DA" w:rsidRPr="000B6D26">
        <w:t xml:space="preserve">teachers omit </w:t>
      </w:r>
      <w:r w:rsidR="00263079" w:rsidRPr="000B6D26">
        <w:t xml:space="preserve">individual </w:t>
      </w:r>
      <w:r w:rsidR="001A4890" w:rsidRPr="000B6D26">
        <w:t>Indigenous</w:t>
      </w:r>
      <w:r w:rsidR="004C3C77" w:rsidRPr="000B6D26">
        <w:t xml:space="preserve"> people </w:t>
      </w:r>
      <w:r w:rsidR="001A4890" w:rsidRPr="000B6D26">
        <w:t>from American post-colonial history</w:t>
      </w:r>
      <w:r w:rsidR="00263079" w:rsidRPr="000B6D26">
        <w:t xml:space="preserve"> (</w:t>
      </w:r>
      <w:r w:rsidR="003B3991">
        <w:rPr>
          <w:b/>
          <w:bCs/>
        </w:rPr>
        <w:t>Martel</w:t>
      </w:r>
      <w:r w:rsidR="006B4FDF">
        <w:rPr>
          <w:b/>
          <w:bCs/>
        </w:rPr>
        <w:t xml:space="preserve">, </w:t>
      </w:r>
      <w:r w:rsidR="003B3991">
        <w:rPr>
          <w:b/>
          <w:bCs/>
        </w:rPr>
        <w:t>2018</w:t>
      </w:r>
      <w:r w:rsidR="00A24615">
        <w:rPr>
          <w:b/>
          <w:bCs/>
        </w:rPr>
        <w:t>; Peck</w:t>
      </w:r>
      <w:r w:rsidR="006B4FDF">
        <w:rPr>
          <w:b/>
          <w:bCs/>
        </w:rPr>
        <w:t xml:space="preserve">, </w:t>
      </w:r>
      <w:r w:rsidR="00A24615">
        <w:rPr>
          <w:b/>
          <w:bCs/>
        </w:rPr>
        <w:t>2010</w:t>
      </w:r>
      <w:r w:rsidR="00263079" w:rsidRPr="000B6D26">
        <w:t>)</w:t>
      </w:r>
      <w:r w:rsidR="001A4890" w:rsidRPr="000B6D26">
        <w:t xml:space="preserve">. </w:t>
      </w:r>
      <w:r w:rsidR="00263079" w:rsidRPr="000B6D26">
        <w:t xml:space="preserve">As a result, white adolescents </w:t>
      </w:r>
      <w:r w:rsidR="00BD16E3" w:rsidRPr="000B6D26">
        <w:t xml:space="preserve">tend to </w:t>
      </w:r>
      <w:r w:rsidR="00263079" w:rsidRPr="000B6D26">
        <w:t>discuss American Indians using past-tense</w:t>
      </w:r>
      <w:r w:rsidR="00CA7C7B" w:rsidRPr="000B6D26">
        <w:t xml:space="preserve"> phrases like</w:t>
      </w:r>
      <w:r w:rsidR="00263079" w:rsidRPr="000B6D26">
        <w:t xml:space="preserve"> “lived in teepees,” “some lived in longhouses</w:t>
      </w:r>
      <w:r w:rsidR="00CA7C7B" w:rsidRPr="000B6D26">
        <w:t>,</w:t>
      </w:r>
      <w:r w:rsidR="00263079" w:rsidRPr="000B6D26">
        <w:t xml:space="preserve">” or “they fished and grew plants or had different religions” (Epstein 2009, </w:t>
      </w:r>
      <w:r w:rsidR="006B4FDF">
        <w:t xml:space="preserve">p. </w:t>
      </w:r>
      <w:r w:rsidR="00263079" w:rsidRPr="000B6D26">
        <w:t xml:space="preserve">61). </w:t>
      </w:r>
      <w:r w:rsidR="00BD16E3" w:rsidRPr="000B6D26">
        <w:t>T</w:t>
      </w:r>
      <w:r w:rsidR="002D0E2C" w:rsidRPr="000B6D26">
        <w:t>his assumption</w:t>
      </w:r>
      <w:r w:rsidR="00BD16E3" w:rsidRPr="000B6D26">
        <w:t xml:space="preserve"> draws upon Cook-Lynn’s </w:t>
      </w:r>
      <w:r w:rsidR="00E10F98">
        <w:t xml:space="preserve">(2001) </w:t>
      </w:r>
      <w:r w:rsidR="002D0E2C" w:rsidRPr="000B6D26">
        <w:t>theory</w:t>
      </w:r>
      <w:r w:rsidR="00BD16E3" w:rsidRPr="000B6D26">
        <w:t xml:space="preserve"> of “anti-Indianism,” </w:t>
      </w:r>
      <w:r w:rsidR="002D0E2C" w:rsidRPr="000B6D26">
        <w:t xml:space="preserve">which </w:t>
      </w:r>
      <w:r w:rsidR="00256572" w:rsidRPr="000B6D26">
        <w:t xml:space="preserve">describes </w:t>
      </w:r>
      <w:r w:rsidR="002D0E2C" w:rsidRPr="000B6D26">
        <w:t>that</w:t>
      </w:r>
      <w:r w:rsidR="00256572" w:rsidRPr="000B6D26">
        <w:t xml:space="preserve"> which treats </w:t>
      </w:r>
      <w:r w:rsidR="00FC05B2" w:rsidRPr="000B6D26">
        <w:t xml:space="preserve">American Indians and their tribes </w:t>
      </w:r>
      <w:r w:rsidR="00256572" w:rsidRPr="000B6D26">
        <w:t xml:space="preserve">as if they </w:t>
      </w:r>
      <w:r w:rsidR="00FC05B2" w:rsidRPr="000B6D26">
        <w:t>no longer exist</w:t>
      </w:r>
      <w:r w:rsidR="00BD16E3" w:rsidRPr="000B6D26">
        <w:t>.</w:t>
      </w:r>
      <w:r w:rsidR="00FC05B2" w:rsidRPr="000B6D26">
        <w:t xml:space="preserve"> Hatchell’s (2004) analysis of </w:t>
      </w:r>
      <w:r w:rsidR="00186201" w:rsidRPr="000B6D26">
        <w:t xml:space="preserve">historical </w:t>
      </w:r>
      <w:r w:rsidR="00FC05B2" w:rsidRPr="000B6D26">
        <w:t>pedagogy</w:t>
      </w:r>
      <w:r w:rsidR="00186201" w:rsidRPr="000B6D26">
        <w:t xml:space="preserve"> in Australia</w:t>
      </w:r>
      <w:r w:rsidR="00FC05B2" w:rsidRPr="000B6D26">
        <w:t xml:space="preserve"> </w:t>
      </w:r>
      <w:r w:rsidR="00CA7AE2" w:rsidRPr="000B6D26">
        <w:t>also points to the effect of anti-Indianism on</w:t>
      </w:r>
      <w:r w:rsidR="00FC05B2" w:rsidRPr="000B6D26">
        <w:t xml:space="preserve"> white adolescents</w:t>
      </w:r>
      <w:r w:rsidR="00CA7AE2" w:rsidRPr="000B6D26">
        <w:t xml:space="preserve">. Despite </w:t>
      </w:r>
      <w:r w:rsidR="00897618" w:rsidRPr="000B6D26">
        <w:t xml:space="preserve">white adolescents’ sympathy towards these </w:t>
      </w:r>
      <w:r w:rsidR="006F6E89" w:rsidRPr="000B6D26">
        <w:t>groups after</w:t>
      </w:r>
      <w:r w:rsidR="00897618" w:rsidRPr="000B6D26">
        <w:t xml:space="preserve"> learning about</w:t>
      </w:r>
      <w:r w:rsidR="00CA7AE2" w:rsidRPr="000B6D26">
        <w:t xml:space="preserve"> </w:t>
      </w:r>
      <w:r w:rsidR="00897618" w:rsidRPr="000B6D26">
        <w:t>European v</w:t>
      </w:r>
      <w:r w:rsidR="00CA7AE2" w:rsidRPr="000B6D26">
        <w:t>iolence</w:t>
      </w:r>
      <w:r w:rsidR="00897618" w:rsidRPr="000B6D26">
        <w:t xml:space="preserve"> and </w:t>
      </w:r>
      <w:r w:rsidR="00897618" w:rsidRPr="000B6D26">
        <w:lastRenderedPageBreak/>
        <w:t>colonialization</w:t>
      </w:r>
      <w:r w:rsidR="00CA7AE2" w:rsidRPr="000B6D26">
        <w:t xml:space="preserve">, </w:t>
      </w:r>
      <w:r w:rsidR="00897618" w:rsidRPr="000B6D26">
        <w:t xml:space="preserve">victimization alone prevents individuals from viewing Indigenous people as important historical actors, which in turn leads to confusion </w:t>
      </w:r>
      <w:r w:rsidR="00E3461F" w:rsidRPr="000B6D26">
        <w:t>once introduced</w:t>
      </w:r>
      <w:r w:rsidR="00897618" w:rsidRPr="000B6D26">
        <w:t xml:space="preserve"> to</w:t>
      </w:r>
      <w:r w:rsidR="00FC05B2" w:rsidRPr="000B6D26">
        <w:t xml:space="preserve"> contemporary </w:t>
      </w:r>
      <w:r w:rsidR="00172D68" w:rsidRPr="000B6D26">
        <w:t>claims by Indigenous groups to</w:t>
      </w:r>
      <w:r w:rsidR="003E407A" w:rsidRPr="000B6D26">
        <w:t xml:space="preserve"> </w:t>
      </w:r>
      <w:r w:rsidR="00172D68" w:rsidRPr="000B6D26">
        <w:t>sovereignty</w:t>
      </w:r>
      <w:r w:rsidR="00897618" w:rsidRPr="000B6D26">
        <w:t xml:space="preserve">, </w:t>
      </w:r>
      <w:r w:rsidR="00172D68" w:rsidRPr="000B6D26">
        <w:t>land</w:t>
      </w:r>
      <w:r w:rsidR="00897618" w:rsidRPr="000B6D26">
        <w:t>, and resources.</w:t>
      </w:r>
      <w:r w:rsidR="001A5292">
        <w:t xml:space="preserve"> [</w:t>
      </w:r>
      <w:r w:rsidR="001A5292" w:rsidRPr="001A5292">
        <w:rPr>
          <w:b/>
          <w:bCs/>
        </w:rPr>
        <w:t>include Canadian source]</w:t>
      </w:r>
    </w:p>
    <w:p w14:paraId="2919A0E8" w14:textId="310F4A59" w:rsidR="00A05661" w:rsidRPr="000B6D26" w:rsidRDefault="00927205" w:rsidP="00037FA3">
      <w:r w:rsidRPr="000B6D26">
        <w:t>Like</w:t>
      </w:r>
      <w:r w:rsidR="005969EA" w:rsidRPr="000B6D26">
        <w:t xml:space="preserve"> the teaching of Native American history</w:t>
      </w:r>
      <w:r w:rsidR="008C13CE" w:rsidRPr="000B6D26">
        <w:t xml:space="preserve">, </w:t>
      </w:r>
      <w:r w:rsidR="00203003" w:rsidRPr="000B6D26">
        <w:t xml:space="preserve">white adolescents are also exposed to </w:t>
      </w:r>
      <w:r w:rsidR="008C13CE" w:rsidRPr="000B6D26">
        <w:t xml:space="preserve">pedagogical approaches </w:t>
      </w:r>
      <w:r w:rsidR="00203003" w:rsidRPr="000B6D26">
        <w:t>that</w:t>
      </w:r>
      <w:r w:rsidR="00252298" w:rsidRPr="000B6D26">
        <w:t xml:space="preserve"> strip </w:t>
      </w:r>
      <w:r w:rsidR="00560AE9">
        <w:t xml:space="preserve">other racialized </w:t>
      </w:r>
      <w:r w:rsidR="00203003" w:rsidRPr="000B6D26">
        <w:t xml:space="preserve">communities </w:t>
      </w:r>
      <w:r w:rsidR="0015212C" w:rsidRPr="000B6D26">
        <w:t>of t</w:t>
      </w:r>
      <w:r w:rsidR="00252298" w:rsidRPr="000B6D26">
        <w:t xml:space="preserve">heir agency and contemporary relevance. </w:t>
      </w:r>
      <w:r w:rsidR="007349E4" w:rsidRPr="00D370F2">
        <w:t xml:space="preserve">For example, teachers </w:t>
      </w:r>
      <w:r w:rsidR="00203003" w:rsidRPr="00D370F2">
        <w:t xml:space="preserve">often </w:t>
      </w:r>
      <w:r w:rsidR="007349E4" w:rsidRPr="00D370F2">
        <w:t xml:space="preserve">exclude details about </w:t>
      </w:r>
      <w:r w:rsidR="00534E5A" w:rsidRPr="00D370F2">
        <w:t>lynchings</w:t>
      </w:r>
      <w:r w:rsidR="00203003" w:rsidRPr="00D370F2">
        <w:t xml:space="preserve"> and</w:t>
      </w:r>
      <w:r w:rsidR="00534E5A" w:rsidRPr="00D370F2">
        <w:t xml:space="preserve"> other racial violence</w:t>
      </w:r>
      <w:r w:rsidR="00AD7F52" w:rsidRPr="00D370F2">
        <w:t xml:space="preserve"> </w:t>
      </w:r>
      <w:r w:rsidR="005726D4" w:rsidRPr="00D370F2">
        <w:t xml:space="preserve">throughout history, especially in Asian American and Latinx communities </w:t>
      </w:r>
      <w:r w:rsidR="00AD7F52" w:rsidRPr="00D370F2">
        <w:t>(Brown &amp; Brown</w:t>
      </w:r>
      <w:r w:rsidR="006B4FDF">
        <w:t xml:space="preserve">, </w:t>
      </w:r>
      <w:r w:rsidR="00AD7F52" w:rsidRPr="00D370F2">
        <w:t>2010</w:t>
      </w:r>
      <w:r w:rsidR="005726D4" w:rsidRPr="00D370F2">
        <w:t>; Salinas et al</w:t>
      </w:r>
      <w:r w:rsidR="006B4FDF">
        <w:t xml:space="preserve">., </w:t>
      </w:r>
      <w:r w:rsidR="005726D4" w:rsidRPr="00D370F2">
        <w:t>2016</w:t>
      </w:r>
      <w:r w:rsidR="00AD7F52" w:rsidRPr="00D370F2">
        <w:t>)</w:t>
      </w:r>
      <w:r w:rsidR="00534E5A" w:rsidRPr="00D370F2">
        <w:t>.</w:t>
      </w:r>
      <w:r w:rsidR="00534E5A" w:rsidRPr="000B6D26">
        <w:rPr>
          <w:b/>
          <w:bCs/>
        </w:rPr>
        <w:t xml:space="preserve"> </w:t>
      </w:r>
      <w:r w:rsidR="00534E5A" w:rsidRPr="000B6D26">
        <w:t xml:space="preserve">Their lessons about </w:t>
      </w:r>
      <w:r w:rsidR="005726D4" w:rsidRPr="000B6D26">
        <w:t xml:space="preserve">civil rights </w:t>
      </w:r>
      <w:r w:rsidR="00534E5A" w:rsidRPr="000B6D26">
        <w:t xml:space="preserve">leaders also introduced abstract liberalist interpretations that </w:t>
      </w:r>
      <w:r w:rsidR="00A05661" w:rsidRPr="000B6D26">
        <w:t>dilute messages</w:t>
      </w:r>
      <w:r w:rsidR="00534E5A" w:rsidRPr="000B6D26">
        <w:t xml:space="preserve"> of leaders like Martin Luther King J</w:t>
      </w:r>
      <w:r w:rsidR="005726D4" w:rsidRPr="000B6D26">
        <w:t xml:space="preserve">r., Rosa Parks, and Cesar Chávez </w:t>
      </w:r>
      <w:r w:rsidR="00556D23" w:rsidRPr="000B6D26">
        <w:t>(</w:t>
      </w:r>
      <w:r w:rsidR="005726D4" w:rsidRPr="000B6D26">
        <w:t>Carlson</w:t>
      </w:r>
      <w:r w:rsidR="006B4FDF">
        <w:t xml:space="preserve">, </w:t>
      </w:r>
      <w:r w:rsidR="005726D4" w:rsidRPr="000B6D26">
        <w:t>2003; Epstein</w:t>
      </w:r>
      <w:r w:rsidR="006B4FDF">
        <w:t>,</w:t>
      </w:r>
      <w:r w:rsidR="005726D4" w:rsidRPr="000B6D26">
        <w:t xml:space="preserve"> 2009)</w:t>
      </w:r>
      <w:r w:rsidR="00534E5A" w:rsidRPr="000B6D26">
        <w:t>.</w:t>
      </w:r>
      <w:r w:rsidR="00556D23" w:rsidRPr="000B6D26">
        <w:t xml:space="preserve"> Specifically, textbook sections about Martin Luther King Jr. ignore the leader’s </w:t>
      </w:r>
      <w:r w:rsidR="00A05661" w:rsidRPr="000B6D26">
        <w:t>most radica</w:t>
      </w:r>
      <w:r w:rsidR="00FE6D38" w:rsidRPr="000B6D26">
        <w:t>l critiques of systemic racism and capitalism</w:t>
      </w:r>
      <w:r w:rsidR="00B51429" w:rsidRPr="000B6D26">
        <w:t xml:space="preserve"> </w:t>
      </w:r>
      <w:r w:rsidR="00556D23" w:rsidRPr="000B6D26">
        <w:t>as well as</w:t>
      </w:r>
      <w:r w:rsidR="00B51429" w:rsidRPr="000B6D26">
        <w:t xml:space="preserve"> the violence </w:t>
      </w:r>
      <w:r w:rsidR="00556D23" w:rsidRPr="000B6D26">
        <w:t xml:space="preserve">he faced in both life and death </w:t>
      </w:r>
      <w:r w:rsidR="00896665" w:rsidRPr="000B6D26">
        <w:t>(</w:t>
      </w:r>
      <w:proofErr w:type="spellStart"/>
      <w:r w:rsidR="00896665" w:rsidRPr="000B6D26">
        <w:t>Alridge</w:t>
      </w:r>
      <w:proofErr w:type="spellEnd"/>
      <w:r w:rsidR="00896665" w:rsidRPr="000B6D26">
        <w:t xml:space="preserve"> 2006)</w:t>
      </w:r>
      <w:r w:rsidR="00FE6D38" w:rsidRPr="000B6D26">
        <w:t xml:space="preserve">. </w:t>
      </w:r>
      <w:r w:rsidR="008E57E0" w:rsidRPr="000B6D26">
        <w:t>These ideas transpired in letters the eleventh graders were asked to write</w:t>
      </w:r>
      <w:r w:rsidR="00B51429" w:rsidRPr="000B6D26">
        <w:t xml:space="preserve"> </w:t>
      </w:r>
      <w:r w:rsidR="00215821" w:rsidRPr="000B6D26">
        <w:t>to Martin Luther King Jr.’s children as an activity</w:t>
      </w:r>
      <w:r w:rsidR="008E57E0" w:rsidRPr="000B6D26">
        <w:t xml:space="preserve"> in their Civil Rights unit.</w:t>
      </w:r>
      <w:r w:rsidR="00366A58" w:rsidRPr="000B6D26">
        <w:t xml:space="preserve"> One letter follows:</w:t>
      </w:r>
    </w:p>
    <w:p w14:paraId="240E100F" w14:textId="32A40822" w:rsidR="00896665" w:rsidRPr="000B6D26" w:rsidRDefault="00896665" w:rsidP="00037FA3">
      <w:pPr>
        <w:ind w:left="720" w:firstLine="0"/>
      </w:pPr>
      <w:r w:rsidRPr="000B6D26">
        <w:t>I wanted to know how you felt after your father’s birthday passed. I know it was hard when your father passed away. Just know we will always keep your father’s dream in our hearts. I’m glad your father’s dream came true. (</w:t>
      </w:r>
      <w:r w:rsidR="006A0952" w:rsidRPr="000B6D26">
        <w:t>Epstein</w:t>
      </w:r>
      <w:r w:rsidR="006B4FDF">
        <w:t>,</w:t>
      </w:r>
      <w:r w:rsidR="006A0952" w:rsidRPr="000B6D26">
        <w:t xml:space="preserve"> 2009, </w:t>
      </w:r>
      <w:r w:rsidR="004C3BB2" w:rsidRPr="000B6D26">
        <w:t xml:space="preserve">p. </w:t>
      </w:r>
      <w:r w:rsidR="006A0952" w:rsidRPr="000B6D26">
        <w:t>75</w:t>
      </w:r>
      <w:r w:rsidRPr="000B6D26">
        <w:t>)</w:t>
      </w:r>
    </w:p>
    <w:p w14:paraId="105FAC11" w14:textId="41375101" w:rsidR="00560AE9" w:rsidRDefault="002D5A99" w:rsidP="00037FA3">
      <w:r w:rsidRPr="000B6D26">
        <w:t>Similar m</w:t>
      </w:r>
      <w:r w:rsidR="00EE5494" w:rsidRPr="000B6D26">
        <w:t>essages</w:t>
      </w:r>
      <w:r w:rsidR="00BE6470" w:rsidRPr="000B6D26">
        <w:t xml:space="preserve"> </w:t>
      </w:r>
      <w:r w:rsidRPr="000B6D26">
        <w:t>that simplified MLK Jr.’s message (e.g. “he was important for everyone being equal</w:t>
      </w:r>
      <w:r w:rsidR="004C3BB2" w:rsidRPr="000B6D26">
        <w:t>”</w:t>
      </w:r>
      <w:r w:rsidRPr="000B6D26">
        <w:t xml:space="preserve">) </w:t>
      </w:r>
      <w:r w:rsidR="00BE6470" w:rsidRPr="000B6D26">
        <w:t xml:space="preserve">reveal the consequences of pedagogy </w:t>
      </w:r>
      <w:r w:rsidR="00EE5494" w:rsidRPr="000B6D26">
        <w:t>obscuring</w:t>
      </w:r>
      <w:r w:rsidR="00BE6470" w:rsidRPr="000B6D26">
        <w:t xml:space="preserve"> the Civil Rights Movement’s structural goals and abstracting the “dream” </w:t>
      </w:r>
      <w:r w:rsidRPr="000B6D26">
        <w:t xml:space="preserve">to </w:t>
      </w:r>
      <w:r w:rsidR="00366A58" w:rsidRPr="000B6D26">
        <w:t>matters</w:t>
      </w:r>
      <w:r w:rsidR="00C9332E" w:rsidRPr="000B6D26">
        <w:t xml:space="preserve"> </w:t>
      </w:r>
      <w:r w:rsidR="00366A58" w:rsidRPr="000B6D26">
        <w:t xml:space="preserve">of morality or </w:t>
      </w:r>
      <w:r w:rsidR="00661172" w:rsidRPr="000B6D26">
        <w:t xml:space="preserve">personal </w:t>
      </w:r>
      <w:r w:rsidR="003841EE" w:rsidRPr="000B6D26">
        <w:t>prejudice</w:t>
      </w:r>
      <w:r w:rsidR="00BE6470" w:rsidRPr="000B6D26">
        <w:t>.</w:t>
      </w:r>
      <w:r w:rsidR="00C9332E" w:rsidRPr="000B6D26">
        <w:t xml:space="preserve"> The two eleventh grade history teachers in the school argued that Civil Rights leaders </w:t>
      </w:r>
      <w:r w:rsidR="00EE787E" w:rsidRPr="000B6D26">
        <w:t>“stood up for people’s rights and everyone was listening” (p. 72)</w:t>
      </w:r>
      <w:r w:rsidR="00EE5494" w:rsidRPr="000B6D26">
        <w:t xml:space="preserve"> despite </w:t>
      </w:r>
      <w:r w:rsidR="00027AC2" w:rsidRPr="000B6D26">
        <w:t xml:space="preserve">the </w:t>
      </w:r>
      <w:r w:rsidR="00EE5494" w:rsidRPr="000B6D26">
        <w:t xml:space="preserve">opposition by many </w:t>
      </w:r>
      <w:r w:rsidR="00EE5494" w:rsidRPr="000B6D26">
        <w:lastRenderedPageBreak/>
        <w:t>white Americans in the country</w:t>
      </w:r>
      <w:r w:rsidR="00661172" w:rsidRPr="000B6D26">
        <w:t xml:space="preserve"> at the time</w:t>
      </w:r>
      <w:r w:rsidR="00027AC2" w:rsidRPr="000B6D26">
        <w:t xml:space="preserve"> (</w:t>
      </w:r>
      <w:r w:rsidR="00D370F2" w:rsidRPr="00D370F2">
        <w:t>“Public Opinion on Civil Rights: Reflections on the Civil Rights Act of 1964”</w:t>
      </w:r>
      <w:r w:rsidR="00027AC2" w:rsidRPr="00D370F2">
        <w:t>)</w:t>
      </w:r>
      <w:r w:rsidR="00EE787E" w:rsidRPr="00D370F2">
        <w:t>.</w:t>
      </w:r>
      <w:r w:rsidR="00EE787E" w:rsidRPr="000B6D26">
        <w:t xml:space="preserve"> </w:t>
      </w:r>
      <w:r w:rsidR="00027AC2" w:rsidRPr="00D370F2">
        <w:t>Individuals</w:t>
      </w:r>
      <w:r w:rsidR="00EE787E" w:rsidRPr="00D370F2">
        <w:t xml:space="preserve"> </w:t>
      </w:r>
      <w:r w:rsidR="00EE5494" w:rsidRPr="00D370F2">
        <w:t xml:space="preserve">in the Civil Rights era </w:t>
      </w:r>
      <w:r w:rsidR="00027AC2" w:rsidRPr="00D370F2">
        <w:t>who</w:t>
      </w:r>
      <w:r w:rsidR="00EE787E" w:rsidRPr="00D370F2">
        <w:t xml:space="preserve"> supported segregation, in the eyes of</w:t>
      </w:r>
      <w:r w:rsidR="00D370F2">
        <w:t xml:space="preserve"> white</w:t>
      </w:r>
      <w:r w:rsidR="00EE787E" w:rsidRPr="00D370F2">
        <w:t xml:space="preserve"> adolescents, “treated blacks mean” (p. 75</w:t>
      </w:r>
      <w:r w:rsidR="00195A03">
        <w:t xml:space="preserve">). </w:t>
      </w:r>
      <w:r w:rsidR="009D58D4" w:rsidRPr="000B6D26">
        <w:t xml:space="preserve">At first glance, </w:t>
      </w:r>
      <w:r w:rsidR="00EE5494" w:rsidRPr="000B6D26">
        <w:t>depictions by</w:t>
      </w:r>
      <w:r w:rsidR="00EE787E" w:rsidRPr="000B6D26">
        <w:t xml:space="preserve"> </w:t>
      </w:r>
      <w:r w:rsidR="009D58D4" w:rsidRPr="000B6D26">
        <w:t>t</w:t>
      </w:r>
      <w:r w:rsidR="00EE787E" w:rsidRPr="000B6D26">
        <w:t>eacher</w:t>
      </w:r>
      <w:r w:rsidR="00EE5494" w:rsidRPr="000B6D26">
        <w:t>s</w:t>
      </w:r>
      <w:r w:rsidR="00EE787E" w:rsidRPr="000B6D26">
        <w:t xml:space="preserve"> and white </w:t>
      </w:r>
      <w:r w:rsidR="00EE5494" w:rsidRPr="000B6D26">
        <w:t xml:space="preserve">depictions </w:t>
      </w:r>
      <w:r w:rsidR="003841EE" w:rsidRPr="000B6D26">
        <w:t>of</w:t>
      </w:r>
      <w:r w:rsidR="00EE787E" w:rsidRPr="000B6D26">
        <w:t xml:space="preserve"> racism as a</w:t>
      </w:r>
      <w:r w:rsidR="003841EE" w:rsidRPr="000B6D26">
        <w:t>n issue</w:t>
      </w:r>
      <w:r w:rsidR="00EE787E" w:rsidRPr="000B6D26">
        <w:t xml:space="preserve"> of</w:t>
      </w:r>
      <w:r w:rsidR="00CC4B0F" w:rsidRPr="000B6D26">
        <w:t xml:space="preserve"> the past contradicts</w:t>
      </w:r>
      <w:r w:rsidR="00EE787E" w:rsidRPr="000B6D26">
        <w:t xml:space="preserve"> </w:t>
      </w:r>
      <w:r w:rsidR="00EE5494" w:rsidRPr="000B6D26">
        <w:t xml:space="preserve">the </w:t>
      </w:r>
      <w:r w:rsidR="003841EE" w:rsidRPr="000B6D26">
        <w:t xml:space="preserve">belief </w:t>
      </w:r>
      <w:r w:rsidR="00EE5494" w:rsidRPr="000B6D26">
        <w:t xml:space="preserve">of many </w:t>
      </w:r>
      <w:r w:rsidR="003841EE" w:rsidRPr="000B6D26">
        <w:t>that racial discrimination still exists.</w:t>
      </w:r>
      <w:r w:rsidR="00EE5494" w:rsidRPr="000B6D26">
        <w:t xml:space="preserve"> </w:t>
      </w:r>
      <w:r w:rsidR="0094753B" w:rsidRPr="00BE5379">
        <w:t xml:space="preserve">However, </w:t>
      </w:r>
      <w:r w:rsidR="007A1958" w:rsidRPr="00BE5379">
        <w:t xml:space="preserve">these two ideas, that Black community developed the country but are </w:t>
      </w:r>
      <w:r w:rsidR="0094753B" w:rsidRPr="00BE5379">
        <w:t>contemporarily irrelevant</w:t>
      </w:r>
      <w:r w:rsidR="007A1958" w:rsidRPr="00BE5379">
        <w:t>, are</w:t>
      </w:r>
      <w:r w:rsidR="0094753B" w:rsidRPr="00BE5379">
        <w:t xml:space="preserve"> central to the reproduction of </w:t>
      </w:r>
      <w:r w:rsidR="00FD41C0">
        <w:t>color-evasive</w:t>
      </w:r>
      <w:r w:rsidR="0094753B" w:rsidRPr="00BE5379">
        <w:t xml:space="preserve"> ideology</w:t>
      </w:r>
      <w:r w:rsidR="00C9332E" w:rsidRPr="00BE5379">
        <w:t xml:space="preserve">. </w:t>
      </w:r>
    </w:p>
    <w:p w14:paraId="550F2CD3" w14:textId="555FC8B4" w:rsidR="00271AA4" w:rsidRDefault="00812FB9" w:rsidP="00037FA3">
      <w:r w:rsidRPr="00BE5379">
        <w:t xml:space="preserve">While several frames of </w:t>
      </w:r>
      <w:r w:rsidR="00FD41C0">
        <w:t>color-evasive</w:t>
      </w:r>
      <w:r w:rsidRPr="000B6D26">
        <w:t xml:space="preserve"> racism can be evoked in these contexts, minimization and naturalization of racism appear most prominently</w:t>
      </w:r>
      <w:r>
        <w:t xml:space="preserve">. </w:t>
      </w:r>
      <w:r w:rsidR="00271AA4">
        <w:t xml:space="preserve">In </w:t>
      </w:r>
      <w:proofErr w:type="spellStart"/>
      <w:r w:rsidR="00DE08F0" w:rsidRPr="000B6D26">
        <w:t>Wills’s</w:t>
      </w:r>
      <w:proofErr w:type="spellEnd"/>
      <w:r w:rsidR="00DE08F0" w:rsidRPr="000B6D26">
        <w:t xml:space="preserve"> (2019) </w:t>
      </w:r>
      <w:r w:rsidR="00DE08F0" w:rsidRPr="004626C7">
        <w:t xml:space="preserve">analysis of essays written </w:t>
      </w:r>
      <w:r w:rsidR="00271AA4">
        <w:t xml:space="preserve">in a high school classroom’s </w:t>
      </w:r>
      <w:r w:rsidR="00DE08F0" w:rsidRPr="004626C7">
        <w:t>Civil Rights</w:t>
      </w:r>
      <w:r w:rsidR="00271AA4">
        <w:t>, they found that these interpretive frames lead students to discard the relevance of racism entirely</w:t>
      </w:r>
      <w:r w:rsidR="00DE08F0">
        <w:t>. During one lesson,</w:t>
      </w:r>
      <w:r w:rsidR="00DE08F0" w:rsidRPr="000B6D26">
        <w:t xml:space="preserve"> </w:t>
      </w:r>
      <w:r w:rsidR="00271AA4">
        <w:t xml:space="preserve">the </w:t>
      </w:r>
      <w:r w:rsidR="00DE08F0" w:rsidRPr="000B6D26">
        <w:t xml:space="preserve"> teacher argued that racism arose from ‘segregation within [one’s] own color’ and that ‘race is really a difference of culture and society’ (2019, pp. 20-21). The belief that race is a cultural production, reflecting a set of values and beliefs, successfully challenge</w:t>
      </w:r>
      <w:r w:rsidR="00DE08F0">
        <w:t xml:space="preserve">d the </w:t>
      </w:r>
      <w:r w:rsidR="00DE08F0" w:rsidRPr="000B6D26">
        <w:t xml:space="preserve">students’ biological construction of race but </w:t>
      </w:r>
      <w:r w:rsidR="00DE08F0">
        <w:t>did</w:t>
      </w:r>
      <w:r w:rsidR="00DE08F0" w:rsidRPr="000B6D26">
        <w:t xml:space="preserve"> not interrogate race’s relationship to social and cultural power (</w:t>
      </w:r>
      <w:proofErr w:type="spellStart"/>
      <w:r w:rsidR="00DE08F0" w:rsidRPr="000B6D26">
        <w:t>Levstik</w:t>
      </w:r>
      <w:proofErr w:type="spellEnd"/>
      <w:r w:rsidR="00DE08F0" w:rsidRPr="000B6D26">
        <w:t xml:space="preserve"> 2000). </w:t>
      </w:r>
      <w:r w:rsidR="00271AA4">
        <w:t xml:space="preserve">As a result, </w:t>
      </w:r>
      <w:r w:rsidR="00DE08F0" w:rsidRPr="000B6D26">
        <w:t>“</w:t>
      </w:r>
      <w:r w:rsidR="00271AA4">
        <w:t>o</w:t>
      </w:r>
      <w:r w:rsidR="00DE08F0" w:rsidRPr="000B6D26">
        <w:t>nly a few” of the 65 essays written on the topic of “</w:t>
      </w:r>
      <w:r w:rsidR="00DE08F0">
        <w:t>social</w:t>
      </w:r>
      <w:r w:rsidR="00DE08F0" w:rsidRPr="000B6D26">
        <w:t xml:space="preserve"> change”</w:t>
      </w:r>
      <w:r w:rsidR="00271AA4">
        <w:t xml:space="preserve"> during the Civil Rights Movement</w:t>
      </w:r>
      <w:r w:rsidR="00DE08F0" w:rsidRPr="000B6D26">
        <w:t xml:space="preserve"> mentioned race or racism explicitly (p. 30). Those that did include content about race either discussed racial discri</w:t>
      </w:r>
      <w:r w:rsidR="00DE08F0" w:rsidRPr="00501789">
        <w:rPr>
          <w:b/>
          <w:bCs/>
        </w:rPr>
        <w:t xml:space="preserve">mination (e.g. segregation in Birmingham, Alabama) or </w:t>
      </w:r>
      <w:r w:rsidR="00271AA4" w:rsidRPr="00501789">
        <w:rPr>
          <w:b/>
          <w:bCs/>
        </w:rPr>
        <w:t xml:space="preserve">argued that the </w:t>
      </w:r>
      <w:r w:rsidR="00DE08F0" w:rsidRPr="00501789">
        <w:rPr>
          <w:b/>
          <w:bCs/>
        </w:rPr>
        <w:t xml:space="preserve">Civil Rights Movement was simply about ‘blacks [wanting] to prove that they were equal to the white man.” Unfortunately, </w:t>
      </w:r>
      <w:proofErr w:type="spellStart"/>
      <w:r w:rsidR="00DE08F0" w:rsidRPr="00501789">
        <w:rPr>
          <w:b/>
          <w:bCs/>
        </w:rPr>
        <w:t>Wills’s</w:t>
      </w:r>
      <w:proofErr w:type="spellEnd"/>
      <w:r w:rsidR="00DE08F0" w:rsidRPr="00501789">
        <w:rPr>
          <w:b/>
          <w:bCs/>
        </w:rPr>
        <w:t xml:space="preserve"> analysis did not differentiate between essays written by white</w:t>
      </w:r>
      <w:r w:rsidR="00CD2CE6" w:rsidRPr="00501789">
        <w:rPr>
          <w:b/>
          <w:bCs/>
        </w:rPr>
        <w:t xml:space="preserve"> </w:t>
      </w:r>
      <w:r w:rsidR="00DE08F0" w:rsidRPr="00501789">
        <w:rPr>
          <w:b/>
          <w:bCs/>
        </w:rPr>
        <w:t>students</w:t>
      </w:r>
      <w:r w:rsidR="00CD2CE6" w:rsidRPr="00501789">
        <w:rPr>
          <w:b/>
          <w:bCs/>
        </w:rPr>
        <w:t xml:space="preserve"> and those from other racial identities</w:t>
      </w:r>
      <w:r w:rsidR="00DE08F0" w:rsidRPr="00501789">
        <w:rPr>
          <w:b/>
          <w:bCs/>
        </w:rPr>
        <w:t xml:space="preserve">. </w:t>
      </w:r>
      <w:r w:rsidR="00CD2CE6" w:rsidRPr="00501789">
        <w:rPr>
          <w:b/>
          <w:bCs/>
        </w:rPr>
        <w:t xml:space="preserve">This limitation points to the necessity of studies incorporating </w:t>
      </w:r>
      <w:r w:rsidR="00EC7F75" w:rsidRPr="00501789">
        <w:rPr>
          <w:b/>
          <w:bCs/>
        </w:rPr>
        <w:t xml:space="preserve">the </w:t>
      </w:r>
      <w:r w:rsidR="00CD2CE6" w:rsidRPr="00501789">
        <w:rPr>
          <w:b/>
          <w:bCs/>
        </w:rPr>
        <w:t xml:space="preserve">racial identity </w:t>
      </w:r>
      <w:r w:rsidR="00BC4AFC" w:rsidRPr="00501789">
        <w:rPr>
          <w:b/>
          <w:bCs/>
        </w:rPr>
        <w:t>and its relevance to historical interpretations</w:t>
      </w:r>
      <w:r w:rsidR="00CD2CE6" w:rsidRPr="00501789">
        <w:rPr>
          <w:b/>
          <w:bCs/>
        </w:rPr>
        <w:t xml:space="preserve">. </w:t>
      </w:r>
      <w:r w:rsidR="00DE08F0" w:rsidRPr="00501789">
        <w:rPr>
          <w:b/>
          <w:bCs/>
        </w:rPr>
        <w:t xml:space="preserve">However, </w:t>
      </w:r>
      <w:r w:rsidR="00483239" w:rsidRPr="00501789">
        <w:rPr>
          <w:b/>
          <w:bCs/>
        </w:rPr>
        <w:t xml:space="preserve">one can assume that </w:t>
      </w:r>
      <w:r w:rsidR="00483239" w:rsidRPr="00501789">
        <w:rPr>
          <w:b/>
          <w:bCs/>
        </w:rPr>
        <w:lastRenderedPageBreak/>
        <w:t>a large majority of the white students mirrored the teacher’s avoidance of racism since the</w:t>
      </w:r>
      <w:r w:rsidR="00DE08F0" w:rsidRPr="00501789">
        <w:rPr>
          <w:b/>
          <w:bCs/>
        </w:rPr>
        <w:t xml:space="preserve"> “handful” of color-conscious essays </w:t>
      </w:r>
      <w:r w:rsidR="00483239" w:rsidRPr="00501789">
        <w:rPr>
          <w:b/>
          <w:bCs/>
        </w:rPr>
        <w:t>at most represent</w:t>
      </w:r>
      <w:r w:rsidR="00DE08F0" w:rsidRPr="00501789">
        <w:rPr>
          <w:b/>
          <w:bCs/>
        </w:rPr>
        <w:t>s</w:t>
      </w:r>
      <w:r w:rsidR="00483239" w:rsidRPr="00501789">
        <w:rPr>
          <w:b/>
          <w:bCs/>
        </w:rPr>
        <w:t xml:space="preserve"> a s</w:t>
      </w:r>
      <w:r w:rsidR="00DE08F0" w:rsidRPr="00501789">
        <w:rPr>
          <w:b/>
          <w:bCs/>
        </w:rPr>
        <w:t>mall fraction of the total white students (n = 29).</w:t>
      </w:r>
      <w:r w:rsidR="00FB423A" w:rsidRPr="00501789">
        <w:rPr>
          <w:b/>
          <w:bCs/>
        </w:rPr>
        <w:t xml:space="preserve"> Moreover,</w:t>
      </w:r>
      <w:r w:rsidR="002A3B85" w:rsidRPr="00501789">
        <w:rPr>
          <w:b/>
          <w:bCs/>
        </w:rPr>
        <w:t xml:space="preserve"> nearly none of the</w:t>
      </w:r>
      <w:r w:rsidR="00483239" w:rsidRPr="00501789">
        <w:rPr>
          <w:b/>
          <w:bCs/>
        </w:rPr>
        <w:t xml:space="preserve"> color-conscious essays adopted a critical approach to the Jim Crow era’s system of discrimination or</w:t>
      </w:r>
      <w:r w:rsidR="002A3B85" w:rsidRPr="00501789">
        <w:rPr>
          <w:b/>
          <w:bCs/>
        </w:rPr>
        <w:t xml:space="preserve"> interrogated </w:t>
      </w:r>
      <w:r w:rsidR="00483239" w:rsidRPr="00501789">
        <w:rPr>
          <w:b/>
          <w:bCs/>
        </w:rPr>
        <w:t>how segregation</w:t>
      </w:r>
      <w:r w:rsidR="002A3B85" w:rsidRPr="00501789">
        <w:rPr>
          <w:b/>
          <w:bCs/>
        </w:rPr>
        <w:t xml:space="preserve"> privileged white individuals</w:t>
      </w:r>
      <w:r w:rsidR="00483239" w:rsidRPr="00501789">
        <w:rPr>
          <w:b/>
          <w:bCs/>
        </w:rPr>
        <w:t>.</w:t>
      </w:r>
      <w:r w:rsidR="00483239">
        <w:t xml:space="preserve"> </w:t>
      </w:r>
      <w:r w:rsidR="002A3B85">
        <w:t xml:space="preserve"> </w:t>
      </w:r>
    </w:p>
    <w:p w14:paraId="7711AED4" w14:textId="4D26ADD5" w:rsidR="00A22397" w:rsidRPr="00D370F2" w:rsidRDefault="00561D01" w:rsidP="00037FA3">
      <w:pPr>
        <w:rPr>
          <w:b/>
          <w:bCs/>
        </w:rPr>
      </w:pPr>
      <w:r>
        <w:t xml:space="preserve">The teacher and students’ downplaying of racism mirrors </w:t>
      </w:r>
      <w:r w:rsidR="00C9332E" w:rsidRPr="000B6D26">
        <w:t xml:space="preserve">During Black History month, for example, </w:t>
      </w:r>
      <w:r w:rsidR="007A1958" w:rsidRPr="000B6D26">
        <w:t>one</w:t>
      </w:r>
      <w:r w:rsidR="00CC4B0F" w:rsidRPr="000B6D26">
        <w:t xml:space="preserve"> teacher </w:t>
      </w:r>
      <w:r w:rsidR="007A1958" w:rsidRPr="000B6D26">
        <w:t>in Epstein’s</w:t>
      </w:r>
      <w:r w:rsidR="0026419B">
        <w:t xml:space="preserve"> (2009)</w:t>
      </w:r>
      <w:r w:rsidR="007A1958" w:rsidRPr="000B6D26">
        <w:t xml:space="preserve"> study </w:t>
      </w:r>
      <w:r w:rsidR="00B93795" w:rsidRPr="000B6D26">
        <w:t>opposed</w:t>
      </w:r>
      <w:r w:rsidR="00CC4B0F" w:rsidRPr="000B6D26">
        <w:t xml:space="preserve"> </w:t>
      </w:r>
      <w:r w:rsidR="00DA5A2A" w:rsidRPr="000B6D26">
        <w:t>several</w:t>
      </w:r>
      <w:r w:rsidR="00CC4B0F" w:rsidRPr="000B6D26">
        <w:t xml:space="preserve"> Black students’ suggestion</w:t>
      </w:r>
      <w:r w:rsidR="00DA4BC6" w:rsidRPr="000B6D26">
        <w:t xml:space="preserve"> </w:t>
      </w:r>
      <w:r w:rsidR="00CC4B0F" w:rsidRPr="000B6D26">
        <w:t xml:space="preserve">that </w:t>
      </w:r>
      <w:r w:rsidR="007A1958" w:rsidRPr="000B6D26">
        <w:t>the class</w:t>
      </w:r>
      <w:r w:rsidR="00CC4B0F" w:rsidRPr="000B6D26">
        <w:t xml:space="preserve"> learn about Jesse Jackson</w:t>
      </w:r>
      <w:r w:rsidR="00DA4BC6" w:rsidRPr="000B6D26">
        <w:t>.</w:t>
      </w:r>
      <w:r w:rsidR="00CC4B0F" w:rsidRPr="000B6D26">
        <w:t xml:space="preserve"> </w:t>
      </w:r>
      <w:r w:rsidR="00DA4BC6" w:rsidRPr="000B6D26">
        <w:t xml:space="preserve">He </w:t>
      </w:r>
      <w:r w:rsidR="00B93795" w:rsidRPr="000B6D26">
        <w:t>argued that</w:t>
      </w:r>
      <w:r w:rsidR="007A1958" w:rsidRPr="000B6D26">
        <w:t xml:space="preserve"> </w:t>
      </w:r>
      <w:r w:rsidR="00DA4BC6" w:rsidRPr="000B6D26">
        <w:t>Jackson’s</w:t>
      </w:r>
      <w:r w:rsidR="007A1958" w:rsidRPr="000B6D26">
        <w:t xml:space="preserve"> association with</w:t>
      </w:r>
      <w:r w:rsidR="00CC4B0F" w:rsidRPr="000B6D26">
        <w:t xml:space="preserve"> Louis Farrakhan </w:t>
      </w:r>
      <w:r w:rsidR="007A1958" w:rsidRPr="000B6D26">
        <w:t xml:space="preserve">and the Nation of Islam </w:t>
      </w:r>
      <w:r w:rsidR="00CC4B0F" w:rsidRPr="000B6D26">
        <w:t>w</w:t>
      </w:r>
      <w:r w:rsidR="007A1958" w:rsidRPr="000B6D26">
        <w:t>as</w:t>
      </w:r>
      <w:r w:rsidR="00CC4B0F" w:rsidRPr="000B6D26">
        <w:t xml:space="preserve"> too </w:t>
      </w:r>
      <w:r w:rsidR="00DA4BC6" w:rsidRPr="000B6D26">
        <w:t>controversial, and that</w:t>
      </w:r>
      <w:r w:rsidR="007A1958" w:rsidRPr="000B6D26">
        <w:t xml:space="preserve"> Black </w:t>
      </w:r>
      <w:r w:rsidR="0022667A" w:rsidRPr="000B6D26">
        <w:t>h</w:t>
      </w:r>
      <w:r w:rsidR="007A1958" w:rsidRPr="000B6D26">
        <w:t>istory month</w:t>
      </w:r>
      <w:r w:rsidR="0022667A" w:rsidRPr="000B6D26">
        <w:t xml:space="preserve"> </w:t>
      </w:r>
      <w:r w:rsidR="00DA4BC6" w:rsidRPr="000B6D26">
        <w:t>should</w:t>
      </w:r>
      <w:r w:rsidR="007A1958" w:rsidRPr="000B6D26">
        <w:t xml:space="preserve"> focus on more “positive” leaders (p. 56).</w:t>
      </w:r>
      <w:r w:rsidR="00074547" w:rsidRPr="000B6D26">
        <w:t xml:space="preserve"> This comment is in keeping with national data revealing that Black students </w:t>
      </w:r>
      <w:r w:rsidR="004B7DCB" w:rsidRPr="000B6D26">
        <w:t>experience less respectful and “open-classroom” environments than their white peers</w:t>
      </w:r>
      <w:r w:rsidR="00074547" w:rsidRPr="000B6D26">
        <w:t xml:space="preserve"> (Knowles 2018)</w:t>
      </w:r>
      <w:r w:rsidR="00560AE9">
        <w:t xml:space="preserve">. </w:t>
      </w:r>
      <w:r w:rsidR="0071111E" w:rsidRPr="000B6D26">
        <w:t>After</w:t>
      </w:r>
      <w:r w:rsidR="00A22397" w:rsidRPr="000B6D26">
        <w:t xml:space="preserve"> </w:t>
      </w:r>
      <w:r w:rsidR="0071111E" w:rsidRPr="000B6D26">
        <w:t>silencing</w:t>
      </w:r>
      <w:r w:rsidR="00A22397" w:rsidRPr="000B6D26">
        <w:t xml:space="preserve"> </w:t>
      </w:r>
      <w:r w:rsidR="0022667A" w:rsidRPr="000B6D26">
        <w:t xml:space="preserve">further </w:t>
      </w:r>
      <w:r w:rsidR="00A22397" w:rsidRPr="000B6D26">
        <w:t xml:space="preserve">critiques and comments made by Black students about their </w:t>
      </w:r>
      <w:r w:rsidR="0022667A" w:rsidRPr="000B6D26">
        <w:t>Black history month lessons</w:t>
      </w:r>
      <w:r w:rsidR="00CB3BAB" w:rsidRPr="000B6D26">
        <w:t xml:space="preserve">, several of the </w:t>
      </w:r>
      <w:r w:rsidR="00A22397" w:rsidRPr="000B6D26">
        <w:t xml:space="preserve">white </w:t>
      </w:r>
      <w:r w:rsidR="00CB3BAB" w:rsidRPr="000B6D26">
        <w:t>students</w:t>
      </w:r>
      <w:r w:rsidR="005117E7" w:rsidRPr="000B6D26">
        <w:t xml:space="preserve"> </w:t>
      </w:r>
      <w:r w:rsidR="00A80D3A" w:rsidRPr="000B6D26">
        <w:t>became upset with their Black classmates. One responded:</w:t>
      </w:r>
    </w:p>
    <w:p w14:paraId="06032D89" w14:textId="29470B63" w:rsidR="00A22397" w:rsidRPr="000B6D26" w:rsidRDefault="00A22397" w:rsidP="00037FA3">
      <w:pPr>
        <w:ind w:left="720" w:firstLine="0"/>
      </w:pPr>
      <w:r w:rsidRPr="000B6D26">
        <w:t xml:space="preserve">When black history comes around, it’s nothing but problems. Black kids are mean to the white kids, like it was us who were the slave owners… But when civil rights come around, blacks get angry… That was in the past. </w:t>
      </w:r>
      <w:r w:rsidR="0085511C" w:rsidRPr="000B6D26">
        <w:t>Blacks think it affects them but it doesn’t (pp.79-80).</w:t>
      </w:r>
    </w:p>
    <w:p w14:paraId="36500F58" w14:textId="5814B69C" w:rsidR="00D912DA" w:rsidRPr="000B6D26" w:rsidRDefault="006404C6" w:rsidP="00037FA3">
      <w:r w:rsidRPr="000B6D26">
        <w:t>Versions of refrains like</w:t>
      </w:r>
      <w:r w:rsidR="007002B4" w:rsidRPr="000B6D26">
        <w:t xml:space="preserve"> “</w:t>
      </w:r>
      <w:r w:rsidR="0085511C" w:rsidRPr="000B6D26">
        <w:t>The past is the past</w:t>
      </w:r>
      <w:r w:rsidR="007002B4" w:rsidRPr="000B6D26">
        <w:t>” and “I was not a slave owner” also appear prominently in interview</w:t>
      </w:r>
      <w:r w:rsidR="00D75D3D" w:rsidRPr="000B6D26">
        <w:t xml:space="preserve">s </w:t>
      </w:r>
      <w:r w:rsidR="007002B4" w:rsidRPr="000B6D26">
        <w:t>with white adults and college students when asked about racial inequality</w:t>
      </w:r>
      <w:r w:rsidR="00F166BC" w:rsidRPr="000B6D26">
        <w:t xml:space="preserve"> </w:t>
      </w:r>
      <w:r w:rsidR="000F2FA8" w:rsidRPr="000B6D26">
        <w:t xml:space="preserve">today </w:t>
      </w:r>
      <w:r w:rsidR="00F166BC" w:rsidRPr="000B6D26">
        <w:t xml:space="preserve">(Bonilla-Silva </w:t>
      </w:r>
      <w:r w:rsidR="00BE5379">
        <w:t>2018</w:t>
      </w:r>
      <w:r w:rsidR="00F166BC" w:rsidRPr="000B6D26">
        <w:t>)</w:t>
      </w:r>
      <w:r w:rsidR="007002B4" w:rsidRPr="000B6D26">
        <w:t>. Ultimately, t</w:t>
      </w:r>
      <w:r w:rsidR="00F166BC" w:rsidRPr="000B6D26">
        <w:t>hese phrases</w:t>
      </w:r>
      <w:r w:rsidR="001346F5" w:rsidRPr="000B6D26">
        <w:t xml:space="preserve"> serve </w:t>
      </w:r>
      <w:r w:rsidR="00FD41C0">
        <w:t>color-evasive</w:t>
      </w:r>
      <w:r w:rsidR="001346F5" w:rsidRPr="000B6D26">
        <w:t>ness by</w:t>
      </w:r>
      <w:r w:rsidR="007002B4" w:rsidRPr="000B6D26">
        <w:t xml:space="preserve"> </w:t>
      </w:r>
      <w:r w:rsidR="001346F5" w:rsidRPr="000B6D26">
        <w:t xml:space="preserve">concealing </w:t>
      </w:r>
      <w:r w:rsidR="007002B4" w:rsidRPr="000B6D26">
        <w:t xml:space="preserve">and </w:t>
      </w:r>
      <w:r w:rsidR="001346F5" w:rsidRPr="000B6D26">
        <w:t>naturalizing</w:t>
      </w:r>
      <w:r w:rsidR="007002B4" w:rsidRPr="000B6D26">
        <w:t xml:space="preserve"> </w:t>
      </w:r>
      <w:r w:rsidR="00855248" w:rsidRPr="000B6D26">
        <w:t>persistent racial inequality.</w:t>
      </w:r>
      <w:r w:rsidR="00DA4BC6" w:rsidRPr="000B6D26">
        <w:t xml:space="preserve"> White adolescents, like their teachers, </w:t>
      </w:r>
      <w:r w:rsidR="00F166BC" w:rsidRPr="000B6D26">
        <w:lastRenderedPageBreak/>
        <w:t>can reduc</w:t>
      </w:r>
      <w:r w:rsidR="00833E41" w:rsidRPr="000B6D26">
        <w:t>e</w:t>
      </w:r>
      <w:r w:rsidR="0085511C" w:rsidRPr="000B6D26">
        <w:t xml:space="preserve"> </w:t>
      </w:r>
      <w:r w:rsidR="00DA4BC6" w:rsidRPr="000B6D26">
        <w:t xml:space="preserve">racism </w:t>
      </w:r>
      <w:r w:rsidR="00833E41" w:rsidRPr="000B6D26">
        <w:t>to</w:t>
      </w:r>
      <w:r w:rsidR="00DA4BC6" w:rsidRPr="000B6D26">
        <w:t xml:space="preserve"> the </w:t>
      </w:r>
      <w:r w:rsidR="00833E41" w:rsidRPr="000B6D26">
        <w:t xml:space="preserve">consequence </w:t>
      </w:r>
      <w:r w:rsidR="00DA4BC6" w:rsidRPr="000B6D26">
        <w:t xml:space="preserve">of </w:t>
      </w:r>
      <w:r w:rsidR="00DA73D3" w:rsidRPr="000B6D26">
        <w:t xml:space="preserve">a few </w:t>
      </w:r>
      <w:r w:rsidR="00DA4BC6" w:rsidRPr="000B6D26">
        <w:t xml:space="preserve">prejudiced people, thus ignoring its structural </w:t>
      </w:r>
      <w:r w:rsidR="00560AE9">
        <w:t xml:space="preserve">and historical </w:t>
      </w:r>
      <w:r w:rsidR="00DA4BC6" w:rsidRPr="000B6D26">
        <w:t xml:space="preserve">significance. </w:t>
      </w:r>
      <w:r w:rsidR="0085511C" w:rsidRPr="000B6D26">
        <w:t>Consequently, this logic normaliz</w:t>
      </w:r>
      <w:r w:rsidR="00640667" w:rsidRPr="000B6D26">
        <w:t xml:space="preserve">es manifestations of </w:t>
      </w:r>
      <w:r w:rsidR="0085511C" w:rsidRPr="000B6D26">
        <w:t>racism like residential segregation</w:t>
      </w:r>
      <w:r w:rsidR="00833E41" w:rsidRPr="000B6D26">
        <w:t xml:space="preserve">: </w:t>
      </w:r>
      <w:r w:rsidR="0085511C" w:rsidRPr="000B6D26">
        <w:t>“there has always been segregation because you are always going to have racist people…” (</w:t>
      </w:r>
      <w:r w:rsidR="00833E41" w:rsidRPr="000B6D26">
        <w:t xml:space="preserve">Epstein 2009, </w:t>
      </w:r>
      <w:r w:rsidR="0085511C" w:rsidRPr="000B6D26">
        <w:t xml:space="preserve">p. 79). </w:t>
      </w:r>
      <w:r w:rsidR="00855248" w:rsidRPr="000B6D26">
        <w:t xml:space="preserve">Collectively, </w:t>
      </w:r>
      <w:r w:rsidR="00833E41" w:rsidRPr="000B6D26">
        <w:t>the use of</w:t>
      </w:r>
      <w:r w:rsidR="00855248" w:rsidRPr="000B6D26">
        <w:t xml:space="preserve"> </w:t>
      </w:r>
      <w:r w:rsidR="00833E41" w:rsidRPr="000B6D26">
        <w:t xml:space="preserve">simplified heroes and </w:t>
      </w:r>
      <w:r w:rsidR="00833E41" w:rsidRPr="0036463C">
        <w:t>victimization</w:t>
      </w:r>
      <w:r w:rsidR="00833E41" w:rsidRPr="000B6D26">
        <w:t xml:space="preserve"> while discussing</w:t>
      </w:r>
      <w:r w:rsidR="00855248" w:rsidRPr="000B6D26">
        <w:t xml:space="preserve"> Indigenous and</w:t>
      </w:r>
      <w:r w:rsidR="00145869" w:rsidRPr="000B6D26">
        <w:t xml:space="preserve"> </w:t>
      </w:r>
      <w:r w:rsidR="003719DC" w:rsidRPr="000B6D26">
        <w:t xml:space="preserve">Black history </w:t>
      </w:r>
      <w:r w:rsidR="00833E41" w:rsidRPr="000B6D26">
        <w:t xml:space="preserve">can </w:t>
      </w:r>
      <w:r w:rsidR="000D5A7D" w:rsidRPr="000B6D26">
        <w:t xml:space="preserve">undermine more comprehensive </w:t>
      </w:r>
      <w:r w:rsidR="00833E41" w:rsidRPr="000B6D26">
        <w:t>understanding</w:t>
      </w:r>
      <w:r w:rsidR="000D5A7D" w:rsidRPr="000B6D26">
        <w:t xml:space="preserve">s of </w:t>
      </w:r>
      <w:r w:rsidR="00145869" w:rsidRPr="000B6D26">
        <w:t>th</w:t>
      </w:r>
      <w:r w:rsidR="004B3727" w:rsidRPr="000B6D26">
        <w:t xml:space="preserve">eir </w:t>
      </w:r>
      <w:r w:rsidR="00145869" w:rsidRPr="000B6D26">
        <w:t xml:space="preserve">roles in </w:t>
      </w:r>
      <w:r w:rsidR="00174B22" w:rsidRPr="000B6D26">
        <w:t>histo</w:t>
      </w:r>
      <w:r w:rsidR="00560AE9">
        <w:t>rical</w:t>
      </w:r>
      <w:r w:rsidR="00174B22" w:rsidRPr="000B6D26">
        <w:t xml:space="preserve"> as well as contemporary contexts</w:t>
      </w:r>
      <w:r w:rsidR="003367AD" w:rsidRPr="000B6D26">
        <w:t xml:space="preserve">. </w:t>
      </w:r>
      <w:r w:rsidR="00556D23" w:rsidRPr="000B6D26">
        <w:t xml:space="preserve">In the case of Latinx, Asian American, and Native American activism, the minimization of </w:t>
      </w:r>
      <w:r w:rsidR="008D5068" w:rsidRPr="000B6D26">
        <w:t xml:space="preserve">racism frame more easily </w:t>
      </w:r>
      <w:r w:rsidR="00560AE9">
        <w:t>erases</w:t>
      </w:r>
      <w:r w:rsidR="008D5068" w:rsidRPr="000B6D26">
        <w:t xml:space="preserve"> these movements altogether.</w:t>
      </w:r>
    </w:p>
    <w:p w14:paraId="357F1199" w14:textId="2BB92C7B" w:rsidR="00F26823" w:rsidRDefault="00061916" w:rsidP="00037FA3">
      <w:r w:rsidRPr="000B6D26">
        <w:t>While</w:t>
      </w:r>
      <w:r w:rsidR="00174B22" w:rsidRPr="000B6D26">
        <w:t xml:space="preserve"> </w:t>
      </w:r>
      <w:r w:rsidR="00FD41C0">
        <w:t>color-evasive</w:t>
      </w:r>
      <w:r w:rsidR="00174B22" w:rsidRPr="000B6D26">
        <w:t xml:space="preserve"> pedagogy </w:t>
      </w:r>
      <w:r w:rsidRPr="000B6D26">
        <w:t xml:space="preserve">appears to </w:t>
      </w:r>
      <w:r w:rsidR="00174B22" w:rsidRPr="000B6D26">
        <w:t>affect</w:t>
      </w:r>
      <w:r w:rsidRPr="000B6D26">
        <w:t xml:space="preserve"> white </w:t>
      </w:r>
      <w:r w:rsidR="0056519A" w:rsidRPr="000B6D26">
        <w:t>students’</w:t>
      </w:r>
      <w:r w:rsidR="00174B22" w:rsidRPr="000B6D26">
        <w:t xml:space="preserve"> characterization</w:t>
      </w:r>
      <w:r w:rsidR="0056519A" w:rsidRPr="000B6D26">
        <w:t>s</w:t>
      </w:r>
      <w:r w:rsidR="00174B22" w:rsidRPr="000B6D26">
        <w:t xml:space="preserve"> of </w:t>
      </w:r>
      <w:r w:rsidRPr="000B6D26">
        <w:t>racial groups’ roles in history, does it also affect their beliefs about race relations?</w:t>
      </w:r>
      <w:r w:rsidR="00174B22" w:rsidRPr="000B6D26">
        <w:t xml:space="preserve"> </w:t>
      </w:r>
      <w:r w:rsidR="00FD41C0">
        <w:t>Color-evasive</w:t>
      </w:r>
      <w:r w:rsidR="002B5220" w:rsidRPr="000B6D26">
        <w:t xml:space="preserve"> teachers and textbooks</w:t>
      </w:r>
      <w:r w:rsidR="00A209C8" w:rsidRPr="000B6D26">
        <w:t xml:space="preserve"> </w:t>
      </w:r>
      <w:r w:rsidR="002B5220" w:rsidRPr="000B6D26">
        <w:t xml:space="preserve">often send “mixed messages” about the relationships between racial groups </w:t>
      </w:r>
      <w:r w:rsidR="00A209C8" w:rsidRPr="000B6D26">
        <w:t>throughout American history (e.g. cooperation and conflict</w:t>
      </w:r>
      <w:r w:rsidR="002B5220" w:rsidRPr="000B6D26">
        <w:t xml:space="preserve">) </w:t>
      </w:r>
      <w:r w:rsidR="00A209C8" w:rsidRPr="000B6D26">
        <w:t xml:space="preserve">that disguise </w:t>
      </w:r>
      <w:r w:rsidR="00AD47A2" w:rsidRPr="000B6D26">
        <w:t>power imbalances</w:t>
      </w:r>
      <w:r w:rsidR="002B5220" w:rsidRPr="000B6D26">
        <w:t xml:space="preserve"> (</w:t>
      </w:r>
      <w:proofErr w:type="spellStart"/>
      <w:r w:rsidR="002B5220" w:rsidRPr="000B6D26">
        <w:t>Espstein</w:t>
      </w:r>
      <w:proofErr w:type="spellEnd"/>
      <w:r w:rsidR="00720F46">
        <w:t xml:space="preserve">, </w:t>
      </w:r>
      <w:r w:rsidR="002B5220" w:rsidRPr="000B6D26">
        <w:t>2009)</w:t>
      </w:r>
      <w:r w:rsidR="00A209C8" w:rsidRPr="000B6D26">
        <w:t xml:space="preserve">. This perspective </w:t>
      </w:r>
      <w:r w:rsidR="00392ED1" w:rsidRPr="000B6D26">
        <w:t>seeks</w:t>
      </w:r>
      <w:r w:rsidR="00A209C8" w:rsidRPr="000B6D26">
        <w:t xml:space="preserve"> to balance “positive” examples of racial cooperation with “negative” facts about enslavement, </w:t>
      </w:r>
      <w:r w:rsidR="00725593" w:rsidRPr="000B6D26">
        <w:t>dissent</w:t>
      </w:r>
      <w:r w:rsidR="008D1DA8" w:rsidRPr="000B6D26">
        <w:t xml:space="preserve">, </w:t>
      </w:r>
      <w:r w:rsidR="00A209C8" w:rsidRPr="000B6D26">
        <w:t>segregation, and persistent racial inequality</w:t>
      </w:r>
      <w:r w:rsidR="008D1DA8" w:rsidRPr="000B6D26">
        <w:t xml:space="preserve"> (</w:t>
      </w:r>
      <w:proofErr w:type="spellStart"/>
      <w:r w:rsidR="008D1DA8" w:rsidRPr="000B6D26">
        <w:t>Levstik</w:t>
      </w:r>
      <w:proofErr w:type="spellEnd"/>
      <w:r w:rsidR="00720F46">
        <w:t xml:space="preserve">, </w:t>
      </w:r>
      <w:r w:rsidR="008D1DA8" w:rsidRPr="000B6D26">
        <w:t>2000)</w:t>
      </w:r>
      <w:r w:rsidR="00A209C8" w:rsidRPr="000B6D26">
        <w:rPr>
          <w:b/>
          <w:bCs/>
        </w:rPr>
        <w:t xml:space="preserve">. </w:t>
      </w:r>
      <w:r w:rsidR="00A209C8" w:rsidRPr="000B6D26">
        <w:t xml:space="preserve">However, </w:t>
      </w:r>
      <w:r w:rsidR="001727DB" w:rsidRPr="000B6D26">
        <w:t xml:space="preserve">as mentioned previously, </w:t>
      </w:r>
      <w:r w:rsidR="0089614A">
        <w:t xml:space="preserve">white </w:t>
      </w:r>
      <w:r w:rsidR="00E44916">
        <w:t>adolescents</w:t>
      </w:r>
      <w:r w:rsidR="0089614A">
        <w:t xml:space="preserve"> already diminish the salience of </w:t>
      </w:r>
      <w:r w:rsidR="00A209C8" w:rsidRPr="000B6D26">
        <w:t xml:space="preserve">people of color </w:t>
      </w:r>
      <w:r w:rsidR="0089614A">
        <w:t xml:space="preserve">in their </w:t>
      </w:r>
      <w:r w:rsidR="001727DB" w:rsidRPr="000B6D26">
        <w:t>interpretations of</w:t>
      </w:r>
      <w:r w:rsidR="00A209C8" w:rsidRPr="000B6D26">
        <w:t xml:space="preserve"> history</w:t>
      </w:r>
      <w:r w:rsidR="00A5454C" w:rsidRPr="000B6D26">
        <w:t>.</w:t>
      </w:r>
      <w:r w:rsidR="00725593" w:rsidRPr="000B6D26">
        <w:t xml:space="preserve"> </w:t>
      </w:r>
      <w:r w:rsidR="00A5454C" w:rsidRPr="000B6D26">
        <w:t>As a result,</w:t>
      </w:r>
      <w:r w:rsidR="001727DB" w:rsidRPr="000B6D26">
        <w:t xml:space="preserve"> </w:t>
      </w:r>
      <w:r w:rsidR="00A209C8" w:rsidRPr="000B6D26">
        <w:t>white student</w:t>
      </w:r>
      <w:r w:rsidR="00E22CA0">
        <w:t xml:space="preserve">s </w:t>
      </w:r>
      <w:r w:rsidR="001727DB" w:rsidRPr="000B6D26">
        <w:t xml:space="preserve">rarely </w:t>
      </w:r>
      <w:r w:rsidR="00E22CA0" w:rsidRPr="000B6D26">
        <w:t>characterize</w:t>
      </w:r>
      <w:r w:rsidR="001727DB" w:rsidRPr="000B6D26">
        <w:t xml:space="preserve"> </w:t>
      </w:r>
      <w:r w:rsidR="00BE5A92" w:rsidRPr="000B6D26">
        <w:t>dynamics</w:t>
      </w:r>
      <w:r w:rsidR="001727DB" w:rsidRPr="000B6D26">
        <w:t xml:space="preserve"> </w:t>
      </w:r>
      <w:r w:rsidR="00A5454C" w:rsidRPr="000B6D26">
        <w:t xml:space="preserve">between racial groups </w:t>
      </w:r>
      <w:r w:rsidR="001727DB" w:rsidRPr="000B6D26">
        <w:t xml:space="preserve">unless asked directly </w:t>
      </w:r>
      <w:r w:rsidR="00E22CA0">
        <w:t>(Hewitt</w:t>
      </w:r>
      <w:r w:rsidR="00720F46">
        <w:t xml:space="preserve">, </w:t>
      </w:r>
      <w:r w:rsidR="00E22CA0">
        <w:t>1986; Landsman</w:t>
      </w:r>
      <w:r w:rsidR="00720F46">
        <w:t xml:space="preserve">, </w:t>
      </w:r>
      <w:r w:rsidR="00E22CA0">
        <w:t>2009)</w:t>
      </w:r>
      <w:r w:rsidR="00A209C8" w:rsidRPr="000B6D26">
        <w:t xml:space="preserve">. </w:t>
      </w:r>
      <w:r w:rsidR="00FF7C06">
        <w:t>In</w:t>
      </w:r>
      <w:r w:rsidR="00A209C8" w:rsidRPr="000B6D26">
        <w:t xml:space="preserve"> Epstein’s study</w:t>
      </w:r>
      <w:r w:rsidR="00FF7C06">
        <w:t>, for example</w:t>
      </w:r>
      <w:r w:rsidR="00A209C8" w:rsidRPr="000B6D26">
        <w:t xml:space="preserve">, </w:t>
      </w:r>
      <w:r w:rsidR="00D74844">
        <w:t>white teenagers</w:t>
      </w:r>
      <w:r w:rsidR="00A209C8" w:rsidRPr="000B6D26">
        <w:t xml:space="preserve"> often focused on the “positives,” like Indigenous peoples’ assistance to European colonists (e.g. “showed settlers how to hunt”</w:t>
      </w:r>
      <w:r w:rsidR="0056519A" w:rsidRPr="000B6D26">
        <w:t xml:space="preserve"> p.63</w:t>
      </w:r>
      <w:r w:rsidR="00A209C8" w:rsidRPr="000B6D26">
        <w:t>)</w:t>
      </w:r>
      <w:r w:rsidR="0056519A" w:rsidRPr="000B6D26">
        <w:t xml:space="preserve"> and multi-racial </w:t>
      </w:r>
      <w:r w:rsidR="00D74844">
        <w:t>coalitions</w:t>
      </w:r>
      <w:r w:rsidR="0056519A" w:rsidRPr="000B6D26">
        <w:t xml:space="preserve"> </w:t>
      </w:r>
      <w:r w:rsidR="00D74844">
        <w:t>during</w:t>
      </w:r>
      <w:r w:rsidR="0056519A" w:rsidRPr="000B6D26">
        <w:t xml:space="preserve"> the Civil Rights </w:t>
      </w:r>
      <w:r w:rsidR="00D74844">
        <w:t>M</w:t>
      </w:r>
      <w:r w:rsidR="0056519A" w:rsidRPr="000B6D26">
        <w:t>ovement</w:t>
      </w:r>
      <w:r w:rsidR="00A209C8" w:rsidRPr="000B6D26">
        <w:t xml:space="preserve">. </w:t>
      </w:r>
      <w:r w:rsidR="00031F26">
        <w:t xml:space="preserve">In other words, white students seemed to ignore the teacher’s “negative” statements about colonization and racial violence. </w:t>
      </w:r>
      <w:proofErr w:type="spellStart"/>
      <w:r w:rsidR="00BE5A92" w:rsidRPr="000B6D26">
        <w:t>Wills’s</w:t>
      </w:r>
      <w:proofErr w:type="spellEnd"/>
      <w:r w:rsidR="00427787" w:rsidRPr="000B6D26">
        <w:t xml:space="preserve"> (2019)</w:t>
      </w:r>
      <w:r w:rsidR="00BE5A92" w:rsidRPr="000B6D26">
        <w:t xml:space="preserve"> </w:t>
      </w:r>
      <w:r w:rsidR="00BE5A92" w:rsidRPr="004626C7">
        <w:t xml:space="preserve">analysis of essays written in a unit about </w:t>
      </w:r>
      <w:r w:rsidR="00393343" w:rsidRPr="004626C7">
        <w:t>white-Black segregation during the</w:t>
      </w:r>
      <w:r w:rsidR="007C027E" w:rsidRPr="004626C7">
        <w:t xml:space="preserve"> Civil Rights era</w:t>
      </w:r>
      <w:r w:rsidR="00BE5A92" w:rsidRPr="004626C7">
        <w:t xml:space="preserve"> </w:t>
      </w:r>
      <w:r w:rsidR="00A747A8">
        <w:t>similarly</w:t>
      </w:r>
      <w:r w:rsidR="00C33281" w:rsidRPr="004626C7">
        <w:t xml:space="preserve"> </w:t>
      </w:r>
      <w:r w:rsidR="00393343" w:rsidRPr="004626C7">
        <w:t>reveals th</w:t>
      </w:r>
      <w:r w:rsidR="00953F9E" w:rsidRPr="004626C7">
        <w:t xml:space="preserve">e </w:t>
      </w:r>
      <w:r w:rsidR="000A7503">
        <w:t>limitations</w:t>
      </w:r>
      <w:r w:rsidR="00953F9E" w:rsidRPr="004626C7">
        <w:t xml:space="preserve"> </w:t>
      </w:r>
      <w:r w:rsidR="000A7503">
        <w:t xml:space="preserve">of pedagogical frames </w:t>
      </w:r>
      <w:r w:rsidR="00953F9E" w:rsidRPr="004626C7">
        <w:t xml:space="preserve">on white students’ </w:t>
      </w:r>
      <w:r w:rsidR="00953F9E" w:rsidRPr="004626C7">
        <w:lastRenderedPageBreak/>
        <w:t>interpretations</w:t>
      </w:r>
      <w:r w:rsidR="00BE5A92" w:rsidRPr="004626C7">
        <w:t>.</w:t>
      </w:r>
      <w:r w:rsidR="00BE5A92" w:rsidRPr="000B6D26">
        <w:t xml:space="preserve"> </w:t>
      </w:r>
      <w:r w:rsidR="00A84721">
        <w:t>During one lesson,</w:t>
      </w:r>
      <w:r w:rsidR="00427787" w:rsidRPr="000B6D26">
        <w:t xml:space="preserve"> a teacher argued </w:t>
      </w:r>
      <w:r w:rsidR="00BE5A92" w:rsidRPr="000B6D26">
        <w:t>that racism arose from ‘segregation within [one’s] own color’ and that ‘race is really a difference of culture and society’ (2019, pp. 20-21).</w:t>
      </w:r>
      <w:r w:rsidR="008D1DA8" w:rsidRPr="000B6D26">
        <w:t xml:space="preserve"> The</w:t>
      </w:r>
      <w:r w:rsidR="00646796" w:rsidRPr="000B6D26">
        <w:t xml:space="preserve"> </w:t>
      </w:r>
      <w:r w:rsidR="00427787" w:rsidRPr="000B6D26">
        <w:t>belief</w:t>
      </w:r>
      <w:r w:rsidR="00646796" w:rsidRPr="000B6D26">
        <w:t xml:space="preserve"> that race is a cultural production, reflecting a set of values and beliefs, </w:t>
      </w:r>
      <w:r w:rsidR="00953F9E" w:rsidRPr="000B6D26">
        <w:t xml:space="preserve">successfully </w:t>
      </w:r>
      <w:r w:rsidR="00BF147F" w:rsidRPr="000B6D26">
        <w:t>challenge</w:t>
      </w:r>
      <w:r w:rsidR="00BF147F">
        <w:t>d the teacher’s</w:t>
      </w:r>
      <w:r w:rsidR="00BF147F" w:rsidRPr="000B6D26">
        <w:t xml:space="preserve"> students</w:t>
      </w:r>
      <w:r w:rsidR="007C027E" w:rsidRPr="000B6D26">
        <w:t>’ biologica</w:t>
      </w:r>
      <w:r w:rsidR="00800A2D" w:rsidRPr="000B6D26">
        <w:t>l construction</w:t>
      </w:r>
      <w:r w:rsidR="007C027E" w:rsidRPr="000B6D26">
        <w:t xml:space="preserve"> </w:t>
      </w:r>
      <w:r w:rsidR="00E9640A" w:rsidRPr="000B6D26">
        <w:t xml:space="preserve">of </w:t>
      </w:r>
      <w:r w:rsidR="007C027E" w:rsidRPr="000B6D26">
        <w:t xml:space="preserve">race but </w:t>
      </w:r>
      <w:r w:rsidR="00BF147F">
        <w:t>did</w:t>
      </w:r>
      <w:r w:rsidR="007C027E" w:rsidRPr="000B6D26">
        <w:t xml:space="preserve"> not interrogate race</w:t>
      </w:r>
      <w:r w:rsidR="00953F9E" w:rsidRPr="000B6D26">
        <w:t xml:space="preserve">’s relationship to </w:t>
      </w:r>
      <w:r w:rsidR="007C027E" w:rsidRPr="000B6D26">
        <w:t>social and cultural power</w:t>
      </w:r>
      <w:r w:rsidR="008D1DA8" w:rsidRPr="000B6D26">
        <w:t xml:space="preserve"> (</w:t>
      </w:r>
      <w:proofErr w:type="spellStart"/>
      <w:r w:rsidR="008D1DA8" w:rsidRPr="000B6D26">
        <w:t>Levstik</w:t>
      </w:r>
      <w:proofErr w:type="spellEnd"/>
      <w:r w:rsidR="00720F46">
        <w:t xml:space="preserve">, </w:t>
      </w:r>
      <w:r w:rsidR="008D1DA8" w:rsidRPr="000B6D26">
        <w:t>2000)</w:t>
      </w:r>
      <w:r w:rsidR="007C027E" w:rsidRPr="000B6D26">
        <w:t>. “</w:t>
      </w:r>
      <w:r w:rsidR="000C17B0" w:rsidRPr="000B6D26">
        <w:t>O</w:t>
      </w:r>
      <w:r w:rsidR="007C027E" w:rsidRPr="000B6D26">
        <w:t xml:space="preserve">nly a few” of the 65 essays written </w:t>
      </w:r>
      <w:r w:rsidR="00BE1C05" w:rsidRPr="000B6D26">
        <w:t xml:space="preserve">on the topic of </w:t>
      </w:r>
      <w:r w:rsidR="00F26823" w:rsidRPr="000B6D26">
        <w:t>“</w:t>
      </w:r>
      <w:r w:rsidR="00AF74E5">
        <w:t>social</w:t>
      </w:r>
      <w:r w:rsidR="00F26823" w:rsidRPr="000B6D26">
        <w:t xml:space="preserve"> change” </w:t>
      </w:r>
      <w:r w:rsidR="007C027E" w:rsidRPr="000B6D26">
        <w:t>mentioned race or racism explicit</w:t>
      </w:r>
      <w:r w:rsidR="000C17B0" w:rsidRPr="000B6D26">
        <w:t>ly</w:t>
      </w:r>
      <w:r w:rsidR="00F26823" w:rsidRPr="000B6D26">
        <w:t xml:space="preserve"> (p. 30)</w:t>
      </w:r>
      <w:r w:rsidR="007C027E" w:rsidRPr="000B6D26">
        <w:t xml:space="preserve">. </w:t>
      </w:r>
      <w:r w:rsidR="00C33281" w:rsidRPr="000B6D26">
        <w:t xml:space="preserve">Those that did </w:t>
      </w:r>
      <w:r w:rsidR="00985854" w:rsidRPr="000B6D26">
        <w:t xml:space="preserve">include content about race </w:t>
      </w:r>
      <w:r w:rsidR="00C30950" w:rsidRPr="000B6D26">
        <w:t>either discussed</w:t>
      </w:r>
      <w:r w:rsidR="00C33281" w:rsidRPr="000B6D26">
        <w:t xml:space="preserve"> racial discrimination (e.g. segregation in Birmingham, Alabama) </w:t>
      </w:r>
      <w:r w:rsidR="00C30950" w:rsidRPr="000B6D26">
        <w:t xml:space="preserve">or </w:t>
      </w:r>
      <w:r w:rsidR="00F26823" w:rsidRPr="000B6D26">
        <w:t>Civil Rights Movement was simply about ‘blacks [wanting] to prove that they were equal to the white man</w:t>
      </w:r>
      <w:r w:rsidR="00C33281" w:rsidRPr="000B6D26">
        <w:t>.</w:t>
      </w:r>
      <w:r w:rsidR="00F26823" w:rsidRPr="000B6D26">
        <w:t>”</w:t>
      </w:r>
      <w:r w:rsidR="00C33281" w:rsidRPr="000B6D26">
        <w:t xml:space="preserve"> Unfortunately, </w:t>
      </w:r>
      <w:proofErr w:type="spellStart"/>
      <w:r w:rsidR="00F26823" w:rsidRPr="000B6D26">
        <w:t>Wills’s</w:t>
      </w:r>
      <w:proofErr w:type="spellEnd"/>
      <w:r w:rsidR="00C33281" w:rsidRPr="000B6D26">
        <w:t xml:space="preserve"> analysis did not differentiate between the essays written by white and non-white students</w:t>
      </w:r>
      <w:r w:rsidR="00BE1C05" w:rsidRPr="000B6D26">
        <w:t xml:space="preserve">. However, </w:t>
      </w:r>
      <w:r w:rsidR="005A2316">
        <w:t xml:space="preserve">the </w:t>
      </w:r>
      <w:r w:rsidR="00BE1C05" w:rsidRPr="000B6D26">
        <w:t xml:space="preserve">“handful” of </w:t>
      </w:r>
      <w:r w:rsidR="009F0AC2" w:rsidRPr="000B6D26">
        <w:t xml:space="preserve">color-conscious </w:t>
      </w:r>
      <w:r w:rsidR="005A2316">
        <w:t xml:space="preserve">essays </w:t>
      </w:r>
      <w:r w:rsidR="00DD4924" w:rsidRPr="000B6D26">
        <w:t xml:space="preserve">still represent </w:t>
      </w:r>
      <w:r w:rsidR="009F0AC2" w:rsidRPr="000B6D26">
        <w:t>a small fraction of</w:t>
      </w:r>
      <w:r w:rsidR="00BE1C05" w:rsidRPr="000B6D26">
        <w:t xml:space="preserve"> the total white students </w:t>
      </w:r>
      <w:r w:rsidR="00197372" w:rsidRPr="000B6D26">
        <w:t xml:space="preserve">(n = 29) </w:t>
      </w:r>
      <w:r w:rsidR="009F0AC2" w:rsidRPr="000B6D26">
        <w:t xml:space="preserve">in the study. </w:t>
      </w:r>
      <w:r w:rsidR="009850EE">
        <w:t xml:space="preserve">The </w:t>
      </w:r>
      <w:r w:rsidR="00F20636" w:rsidRPr="009D1E59">
        <w:t>fact that</w:t>
      </w:r>
      <w:r w:rsidR="009F0AC2" w:rsidRPr="009D1E59">
        <w:t xml:space="preserve"> the </w:t>
      </w:r>
      <w:r w:rsidR="00F26823" w:rsidRPr="009D1E59">
        <w:t xml:space="preserve">majority of the students </w:t>
      </w:r>
      <w:r w:rsidR="00486E4B" w:rsidRPr="009D1E59">
        <w:t>minimized the role of race in</w:t>
      </w:r>
      <w:r w:rsidR="00F26823" w:rsidRPr="009D1E59">
        <w:t xml:space="preserve"> the Civil Rights unit </w:t>
      </w:r>
      <w:r w:rsidR="00486E4B" w:rsidRPr="009D1E59">
        <w:t>still points to the fact that race relations were low salience compared to individual accomplishments</w:t>
      </w:r>
      <w:r w:rsidR="00F26823" w:rsidRPr="009D1E59">
        <w:t>.</w:t>
      </w:r>
      <w:r w:rsidR="00022A56" w:rsidRPr="009D1E59">
        <w:t xml:space="preserve"> </w:t>
      </w:r>
      <w:r w:rsidR="009D1E59" w:rsidRPr="009D1E59">
        <w:t>However, it is hard to deduce the contribution of the teachers’ approaches to their white students’ interpretations due to the lack of data collection before instruction.</w:t>
      </w:r>
    </w:p>
    <w:p w14:paraId="0B6F9778" w14:textId="02C9CEB3" w:rsidR="00CC516B" w:rsidRPr="00CC516B" w:rsidRDefault="00CC516B" w:rsidP="00CC516B">
      <w:pPr>
        <w:ind w:firstLine="0"/>
        <w:rPr>
          <w:b/>
          <w:bCs/>
        </w:rPr>
      </w:pPr>
      <w:r w:rsidRPr="00CC516B">
        <w:rPr>
          <w:b/>
          <w:bCs/>
        </w:rPr>
        <w:t>Constructing National Identity</w:t>
      </w:r>
    </w:p>
    <w:p w14:paraId="2075FA93" w14:textId="1135C021" w:rsidR="001C2265" w:rsidRDefault="003422AE" w:rsidP="00037FA3">
      <w:r w:rsidRPr="000B6D26">
        <w:t xml:space="preserve">Given </w:t>
      </w:r>
      <w:r w:rsidR="003D5FB6" w:rsidRPr="000B6D26">
        <w:t xml:space="preserve">the </w:t>
      </w:r>
      <w:r w:rsidR="005A2316">
        <w:t>silencing role</w:t>
      </w:r>
      <w:r w:rsidR="003D5FB6" w:rsidRPr="000B6D26">
        <w:t xml:space="preserve"> of </w:t>
      </w:r>
      <w:r w:rsidR="00FD41C0">
        <w:t>color-evasive</w:t>
      </w:r>
      <w:r w:rsidR="003D5FB6" w:rsidRPr="000B6D26">
        <w:t xml:space="preserve"> pedagogy </w:t>
      </w:r>
      <w:r w:rsidR="005A2316">
        <w:t>on historical narratives about</w:t>
      </w:r>
      <w:r w:rsidR="00A035B3" w:rsidRPr="000B6D26">
        <w:t xml:space="preserve"> people of color</w:t>
      </w:r>
      <w:r w:rsidR="005A2316">
        <w:t xml:space="preserve">, it is possible that it also influences </w:t>
      </w:r>
      <w:r w:rsidR="00A035B3" w:rsidRPr="000B6D26">
        <w:t>white adolescents’ construction of national identity</w:t>
      </w:r>
      <w:r w:rsidR="002E08B5">
        <w:t xml:space="preserve"> </w:t>
      </w:r>
      <w:r w:rsidR="002E08B5">
        <w:rPr>
          <w:b/>
          <w:bCs/>
        </w:rPr>
        <w:t>[I could just connect the concept of history informing ideas about national identity]</w:t>
      </w:r>
      <w:r w:rsidR="00A035B3" w:rsidRPr="000B6D26">
        <w:t>.</w:t>
      </w:r>
      <w:r w:rsidR="001C2265">
        <w:t xml:space="preserve"> </w:t>
      </w:r>
      <w:r w:rsidR="00A164C9">
        <w:t>National identity is one example of c</w:t>
      </w:r>
      <w:r w:rsidR="00A81016">
        <w:t>ollective identity</w:t>
      </w:r>
      <w:r w:rsidR="00A164C9">
        <w:t xml:space="preserve">, a “sense [indicating] a joint awareness and recognition that members of a group share the same social identity” </w:t>
      </w:r>
      <w:r w:rsidR="00A164C9">
        <w:fldChar w:fldCharType="begin"/>
      </w:r>
      <w:r w:rsidR="00A164C9">
        <w:instrText xml:space="preserve"> ADDIN ZOTERO_ITEM CSL_CITATION {"citationID":"RkAgU3Au","properties":{"formattedCitation":"(David &amp; Bar-Tal, 2009, p. 356)","plainCitation":"(David &amp; Bar-Tal, 2009, p. 356)","noteIndex":0},"citationItems":[{"id":1036,"uris":["http://zotero.org/users/local/lSN26pcv/items/T9XVK9LG"],"itemData":{"id":1036,"type":"article-journal","abstract":"The present article delineates the complex structure of collective identity by incorporating two levels of analysis. The first, the micro level, pertains to individual society members’ recognition of and categorization as belonging to a group, with the accompanying cognitive, emotional, and behavioral consequences. The second, the macro level, pertains to the notion of collective identity that denotes the shared awareness by constituents of a society of being members of a collective. This level is founded on two pillars: One pillar consists of generic features that characterize the collective identity. These features apply to macro-level collectives and allow a comparison among them. The other pillar is particular and consists of content characteristics that provide the unique features of the collective identity. The conceptual framework is applied to the analysis of the national collective identity as a case example. The contributions and implications of the described conception are discussed.","container-title":"Personality and Social Psychology Review","DOI":"10.1177/1088868309344412","ISSN":"1088-8683","issue":"4","journalAbbreviation":"Pers Soc Psychol Rev","language":"en","note":"publisher: SAGE Publications Inc","page":"354-379","source":"SAGE Journals","title":"A Sociopsychological Conception of Collective Identity: The Case of National Identity as an Example","title-short":"A Sociopsychological Conception of Collective Identity","volume":"13","author":[{"family":"David","given":"Ohad"},{"family":"Bar-Tal","given":"Daniel"}],"issued":{"date-parts":[["2009",11,1]]},"citation-key":"davidSociopsychologicalConceptionCollective2009"},"locator":"356"}],"schema":"https://github.com/citation-style-language/schema/raw/master/csl-citation.json"} </w:instrText>
      </w:r>
      <w:r w:rsidR="00A164C9">
        <w:fldChar w:fldCharType="separate"/>
      </w:r>
      <w:r w:rsidR="00A164C9" w:rsidRPr="00A164C9">
        <w:t>(David &amp; Bar-Tal, 2009, p. 356)</w:t>
      </w:r>
      <w:r w:rsidR="00A164C9">
        <w:fldChar w:fldCharType="end"/>
      </w:r>
      <w:r w:rsidR="00A164C9">
        <w:t xml:space="preserve">. </w:t>
      </w:r>
      <w:r w:rsidR="00074547" w:rsidRPr="000B6D26">
        <w:t xml:space="preserve">As </w:t>
      </w:r>
      <w:r w:rsidR="00DA662B">
        <w:t>discussed earlier,</w:t>
      </w:r>
      <w:r w:rsidR="00074547" w:rsidRPr="000B6D26">
        <w:t xml:space="preserve"> </w:t>
      </w:r>
      <w:r w:rsidR="00DA662B">
        <w:t>t</w:t>
      </w:r>
      <w:r w:rsidR="00B726E0" w:rsidRPr="000B6D26">
        <w:t xml:space="preserve">eachers and white </w:t>
      </w:r>
      <w:r w:rsidR="00074547" w:rsidRPr="000B6D26">
        <w:t xml:space="preserve">students tend to </w:t>
      </w:r>
      <w:r w:rsidR="002E08B5">
        <w:t xml:space="preserve">understand </w:t>
      </w:r>
      <w:r w:rsidR="00074547" w:rsidRPr="000B6D26">
        <w:t>A</w:t>
      </w:r>
      <w:r w:rsidR="002E08B5">
        <w:t xml:space="preserve">merican </w:t>
      </w:r>
      <w:r w:rsidR="0084404D">
        <w:lastRenderedPageBreak/>
        <w:t>development</w:t>
      </w:r>
      <w:r w:rsidR="002E08B5">
        <w:t xml:space="preserve"> </w:t>
      </w:r>
      <w:r w:rsidR="0026152C">
        <w:t>as the product</w:t>
      </w:r>
      <w:r w:rsidR="00074547" w:rsidRPr="000B6D26">
        <w:t xml:space="preserve"> European American</w:t>
      </w:r>
      <w:r w:rsidR="0026152C">
        <w:t xml:space="preserve"> contributions, often including</w:t>
      </w:r>
      <w:r w:rsidR="00074547" w:rsidRPr="000B6D26">
        <w:t xml:space="preserve"> </w:t>
      </w:r>
      <w:r w:rsidR="0026152C">
        <w:t xml:space="preserve">examples like the </w:t>
      </w:r>
      <w:r w:rsidR="001A3AA6">
        <w:t xml:space="preserve">founding fathers and </w:t>
      </w:r>
      <w:r w:rsidR="0026152C">
        <w:t xml:space="preserve">white </w:t>
      </w:r>
      <w:r w:rsidR="001A3AA6">
        <w:t>presidents</w:t>
      </w:r>
      <w:r w:rsidR="007D77F9" w:rsidRPr="000B6D26">
        <w:t xml:space="preserve">. Indigenous, Black, Latinx, and Asian American communities are often excluded from </w:t>
      </w:r>
      <w:r w:rsidR="00932F42">
        <w:t xml:space="preserve">white Americans’ constructions of national identity </w:t>
      </w:r>
      <w:r w:rsidR="007D77F9" w:rsidRPr="000B6D26">
        <w:t xml:space="preserve">despite their </w:t>
      </w:r>
      <w:r w:rsidR="0026152C">
        <w:t>accomplishments (</w:t>
      </w:r>
      <w:r w:rsidR="0026152C" w:rsidRPr="0026152C">
        <w:rPr>
          <w:b/>
          <w:bCs/>
        </w:rPr>
        <w:t>see, e.g.,</w:t>
      </w:r>
      <w:r w:rsidR="0026152C">
        <w:t xml:space="preserve"> )</w:t>
      </w:r>
      <w:r w:rsidR="00DC2CB4" w:rsidRPr="000B6D26">
        <w:t xml:space="preserve"> and </w:t>
      </w:r>
      <w:r w:rsidR="001132CC">
        <w:t xml:space="preserve">established </w:t>
      </w:r>
      <w:r w:rsidR="00DC2CB4" w:rsidRPr="000B6D26">
        <w:t xml:space="preserve">presence in </w:t>
      </w:r>
      <w:r w:rsidR="001132CC">
        <w:t xml:space="preserve">the United States. </w:t>
      </w:r>
      <w:r w:rsidR="007D77F9" w:rsidRPr="001132CC">
        <w:rPr>
          <w:u w:val="single"/>
        </w:rPr>
        <w:t>a</w:t>
      </w:r>
      <w:r w:rsidR="00DC2CB4" w:rsidRPr="001132CC">
        <w:rPr>
          <w:u w:val="single"/>
        </w:rPr>
        <w:t xml:space="preserve">s well as the </w:t>
      </w:r>
      <w:r w:rsidR="007D77F9" w:rsidRPr="001132CC">
        <w:rPr>
          <w:u w:val="single"/>
        </w:rPr>
        <w:t>“American creed” of inclusion and equality (Myrdal 1944).</w:t>
      </w:r>
      <w:r w:rsidR="007D77F9" w:rsidRPr="000B6D26">
        <w:t xml:space="preserve"> </w:t>
      </w:r>
      <w:r w:rsidR="008F1F56" w:rsidRPr="000B6D26">
        <w:t xml:space="preserve">These erasures </w:t>
      </w:r>
      <w:r w:rsidR="003177B8" w:rsidRPr="000B6D26">
        <w:t xml:space="preserve">infiltrate </w:t>
      </w:r>
      <w:r w:rsidR="008F1F56" w:rsidRPr="000B6D26">
        <w:t>mostly clearly thro</w:t>
      </w:r>
      <w:r w:rsidR="00222424" w:rsidRPr="000B6D26">
        <w:t xml:space="preserve">ugh white adolescents’ constructions </w:t>
      </w:r>
      <w:r w:rsidR="00F57B57" w:rsidRPr="000B6D26">
        <w:t xml:space="preserve">of the </w:t>
      </w:r>
      <w:r w:rsidR="002F3573">
        <w:t xml:space="preserve">citizenship. </w:t>
      </w:r>
    </w:p>
    <w:p w14:paraId="413CAEC4" w14:textId="65394110" w:rsidR="009D4455" w:rsidRDefault="00752914" w:rsidP="00A51F6E">
      <w:r>
        <w:t xml:space="preserve">Citizenship </w:t>
      </w:r>
      <w:r w:rsidR="00AD15C3">
        <w:t xml:space="preserve">is </w:t>
      </w:r>
      <w:r w:rsidR="00D12D9C">
        <w:t xml:space="preserve">a </w:t>
      </w:r>
      <w:r w:rsidR="00AD15C3">
        <w:t xml:space="preserve">social construct that draws upon </w:t>
      </w:r>
      <w:r w:rsidR="00D12D9C">
        <w:t>one’s</w:t>
      </w:r>
      <w:r w:rsidR="00AD15C3">
        <w:t xml:space="preserve"> cognitive, social, and affective attachments </w:t>
      </w:r>
      <w:r w:rsidR="00D12D9C">
        <w:t>to their national identity</w:t>
      </w:r>
      <w:r w:rsidR="00AD15C3">
        <w:t>.</w:t>
      </w:r>
      <w:r w:rsidR="009D4455">
        <w:t xml:space="preserve"> The </w:t>
      </w:r>
      <w:r w:rsidR="00A51F6E">
        <w:t xml:space="preserve">liberalist </w:t>
      </w:r>
      <w:r w:rsidR="009D4455">
        <w:t xml:space="preserve">and hegemonic </w:t>
      </w:r>
      <w:r w:rsidR="00A51F6E">
        <w:t>conception</w:t>
      </w:r>
      <w:r w:rsidR="009D4455">
        <w:t xml:space="preserve"> of citizenship</w:t>
      </w:r>
      <w:r w:rsidR="00A51F6E">
        <w:t xml:space="preserve"> emphasiz</w:t>
      </w:r>
      <w:r w:rsidR="009D4455">
        <w:t>es</w:t>
      </w:r>
      <w:r w:rsidR="00A51F6E">
        <w:t xml:space="preserve"> </w:t>
      </w:r>
      <w:r w:rsidR="00757FDE">
        <w:t>its</w:t>
      </w:r>
      <w:r w:rsidR="00A51F6E">
        <w:t xml:space="preserve"> “set of rights, duties, and identities linking citizens to the nation-state”</w:t>
      </w:r>
      <w:r w:rsidR="009056A3">
        <w:t xml:space="preserve"> </w:t>
      </w:r>
      <w:r w:rsidR="009056A3">
        <w:fldChar w:fldCharType="begin"/>
      </w:r>
      <w:r w:rsidR="009056A3">
        <w:instrText xml:space="preserve"> ADDIN ZOTERO_ITEM CSL_CITATION {"citationID":"9dVXmsiG","properties":{"formattedCitation":"(Banks, 2014, p. 3)","plainCitation":"(Banks, 2014, p. 3)","noteIndex":0},"citationItems":[{"id":978,"uris":["http://zotero.org/users/local/lSN26pcv/items/EHGTAFZ7"],"itemData":{"id":978,"type":"article-journal","abstract":"Worldwide immigration and quests for rights by minority groups have caused social scientists and educators to raise serious questions about liberal assimilationist conceptions of citizenship that historically have dominated citizenship education in nation-states. The author of this article challenges liberal assimilationist conceptions of citizenship and citizenship education. He argues that citizenship education should be reformed so that it reflects the home cultures and languages of students from diverse groups, and he contends that group rights can help individuals to attain structural equality. In the final part of the article, he discusses the implications of his analysis for transforming citizenship education.","container-title":"Journal of Education","DOI":"10.1177/002205741419400302","ISSN":"0022-0574","issue":"3","journalAbbreviation":"Journal of Education","language":"en","note":"publisher: SAGE Publications Inc","page":"1-12","source":"SAGE Journals","title":"Diversity, Group Identity, and Citizenship Education in a Global Age","volume":"194","author":[{"family":"Banks","given":"James A."}],"issued":{"date-parts":[["2014",10,1]]},"citation-key":"banksDiversityGroupIdentity2014"},"locator":"3"}],"schema":"https://github.com/citation-style-language/schema/raw/master/csl-citation.json"} </w:instrText>
      </w:r>
      <w:r w:rsidR="009056A3">
        <w:fldChar w:fldCharType="separate"/>
      </w:r>
      <w:r w:rsidR="009056A3" w:rsidRPr="009056A3">
        <w:t>(Banks, 2014, p. 3)</w:t>
      </w:r>
      <w:r w:rsidR="009056A3">
        <w:fldChar w:fldCharType="end"/>
      </w:r>
      <w:r w:rsidR="009056A3">
        <w:t>.</w:t>
      </w:r>
      <w:r w:rsidR="009D4455">
        <w:t xml:space="preserve"> </w:t>
      </w:r>
      <w:r w:rsidR="00961427">
        <w:t xml:space="preserve">Supporters of this definition argue that </w:t>
      </w:r>
      <w:r w:rsidR="00757FDE">
        <w:t xml:space="preserve">“primordial” and racial/ethnic attachments </w:t>
      </w:r>
      <w:r w:rsidR="00221DAE">
        <w:t>prevent total assimilation and allegiance to one’s country</w:t>
      </w:r>
      <w:r w:rsidR="00071775">
        <w:t>.</w:t>
      </w:r>
      <w:r w:rsidR="00757FDE">
        <w:t xml:space="preserve"> </w:t>
      </w:r>
      <w:r w:rsidR="00961427">
        <w:t xml:space="preserve"> </w:t>
      </w:r>
      <w:r w:rsidR="008D5B21">
        <w:t>However</w:t>
      </w:r>
      <w:r w:rsidR="00221DAE">
        <w:t xml:space="preserve">, </w:t>
      </w:r>
      <w:r w:rsidR="008D5B21">
        <w:t xml:space="preserve">others argue </w:t>
      </w:r>
      <w:r w:rsidR="001A732E">
        <w:t>that liberalist conceptions of citizenship</w:t>
      </w:r>
      <w:r w:rsidR="008D5B21">
        <w:t xml:space="preserve"> ignores </w:t>
      </w:r>
      <w:r w:rsidR="001A732E">
        <w:t xml:space="preserve">its </w:t>
      </w:r>
      <w:r w:rsidR="00221DAE">
        <w:t>historically-contingent</w:t>
      </w:r>
      <w:r w:rsidR="00A51F6E">
        <w:t xml:space="preserve"> arrangement of social, political, and civic meanings</w:t>
      </w:r>
      <w:r w:rsidR="00840D83">
        <w:t xml:space="preserve">, specifically the United </w:t>
      </w:r>
      <w:proofErr w:type="spellStart"/>
      <w:r w:rsidR="00840D83">
        <w:t>States’s</w:t>
      </w:r>
      <w:proofErr w:type="spellEnd"/>
      <w:r w:rsidR="00840D83">
        <w:t xml:space="preserve"> dominant</w:t>
      </w:r>
      <w:r w:rsidR="00221DAE">
        <w:t xml:space="preserve"> (white) group’s hegemony o</w:t>
      </w:r>
      <w:r w:rsidR="00840D83">
        <w:t xml:space="preserve">ver which subjects enjoys the benefits of citizenship </w:t>
      </w:r>
      <w:r w:rsidR="00A51F6E">
        <w:t xml:space="preserve">(see, e.g., Chavez…). </w:t>
      </w:r>
      <w:r w:rsidR="00221DAE">
        <w:t>Although</w:t>
      </w:r>
      <w:r w:rsidR="00A51F6E">
        <w:t xml:space="preserve"> the United States has always been a multicultural and multiracial nation, it has experienced a rise of immigration since the Immigration Act of 1965 from places previously restricted including Asia, Latin America, and </w:t>
      </w:r>
      <w:r w:rsidR="00A0093B">
        <w:t xml:space="preserve">Africa. </w:t>
      </w:r>
      <w:r w:rsidR="00353632">
        <w:t xml:space="preserve">These demographic changes, alongside movements on college campuses and educational spheres to reform __, led to greater critiques of the aforementioned subjective meanings of citizenship, how it ideologically reflects who socially belongs to a collective identity, and how they are placed within the social structure </w:t>
      </w:r>
      <w:r w:rsidR="00353632" w:rsidRPr="00006DDB">
        <w:rPr>
          <w:b/>
          <w:bCs/>
        </w:rPr>
        <w:t>(?).</w:t>
      </w:r>
      <w:r w:rsidR="009D4455">
        <w:t xml:space="preserve"> </w:t>
      </w:r>
    </w:p>
    <w:p w14:paraId="7169CD57" w14:textId="005F5E02" w:rsidR="002C7B4E" w:rsidRPr="00840D83" w:rsidRDefault="009D4455" w:rsidP="00840D83">
      <w:r>
        <w:t>The advocacy and scholarship by part resulting from student and civil rights movements, however, have yet to disrupt liberalist notions of citizenship</w:t>
      </w:r>
      <w:r w:rsidR="00394D73">
        <w:t xml:space="preserve"> in mainstream discourse</w:t>
      </w:r>
      <w:r>
        <w:t xml:space="preserve">. </w:t>
      </w:r>
      <w:r w:rsidR="00840D83">
        <w:t xml:space="preserve">Students </w:t>
      </w:r>
      <w:r w:rsidR="00840D83">
        <w:lastRenderedPageBreak/>
        <w:t xml:space="preserve">today are still socialized to view entitlements to national identity through a color-evasive lens, particularly in high school classrooms. </w:t>
      </w:r>
      <w:r>
        <w:t>For instance,</w:t>
      </w:r>
      <w:r w:rsidRPr="000B6D26">
        <w:t xml:space="preserve"> </w:t>
      </w:r>
      <w:proofErr w:type="spellStart"/>
      <w:r w:rsidRPr="000B6D26">
        <w:t>Levstik’s</w:t>
      </w:r>
      <w:proofErr w:type="spellEnd"/>
      <w:r w:rsidRPr="000B6D26">
        <w:t xml:space="preserve"> </w:t>
      </w:r>
      <w:r w:rsidR="00CF1A1D">
        <w:t xml:space="preserve">(2000) </w:t>
      </w:r>
      <w:r w:rsidRPr="000B6D26">
        <w:t xml:space="preserve">study </w:t>
      </w:r>
      <w:r w:rsidR="00CF1A1D">
        <w:t xml:space="preserve">of </w:t>
      </w:r>
      <w:r w:rsidRPr="000B6D26">
        <w:t xml:space="preserve">adolescents and </w:t>
      </w:r>
      <w:r w:rsidR="00CF1A1D">
        <w:t>history teachers</w:t>
      </w:r>
      <w:r w:rsidRPr="000B6D26">
        <w:t xml:space="preserve"> </w:t>
      </w:r>
      <w:r w:rsidR="00840D83">
        <w:t>explored how they negotiate national identity</w:t>
      </w:r>
      <w:r w:rsidR="004E6DAC">
        <w:t>’s membership</w:t>
      </w:r>
      <w:r w:rsidR="00840D83">
        <w:t xml:space="preserve"> through discursive divides (e.g. we vs. them). During instruction, they </w:t>
      </w:r>
      <w:r w:rsidRPr="000B6D26">
        <w:t xml:space="preserve">found both groups </w:t>
      </w:r>
      <w:r w:rsidR="00CF1A1D">
        <w:t>instinctively using</w:t>
      </w:r>
      <w:r w:rsidRPr="000B6D26">
        <w:t xml:space="preserve"> the </w:t>
      </w:r>
      <w:r w:rsidR="006E71B2" w:rsidRPr="000B6D26">
        <w:t>first-person</w:t>
      </w:r>
      <w:r w:rsidRPr="000B6D26">
        <w:t xml:space="preserve"> plural to</w:t>
      </w:r>
      <w:r w:rsidR="0046453A">
        <w:t xml:space="preserve"> </w:t>
      </w:r>
      <w:r w:rsidR="00280345">
        <w:t xml:space="preserve">delineate </w:t>
      </w:r>
      <w:r w:rsidR="00840D83">
        <w:t>often-white historic actors from marginalized racial/ethnic groups</w:t>
      </w:r>
      <w:r w:rsidRPr="000B6D26">
        <w:t xml:space="preserve">. </w:t>
      </w:r>
      <w:r w:rsidR="00840D83">
        <w:t>T</w:t>
      </w:r>
      <w:r w:rsidRPr="000B6D26">
        <w:t>eachers, for instance, described the colonial period and American Revolution as the time when “we began” (p. 288)</w:t>
      </w:r>
      <w:r w:rsidR="00840D83">
        <w:t xml:space="preserve">, ignoring the </w:t>
      </w:r>
      <w:r w:rsidR="00C33887">
        <w:t>fact that civilizations have inhabited the geographic United States for several thousand years</w:t>
      </w:r>
      <w:r w:rsidRPr="000B6D26">
        <w:t xml:space="preserve">. When asked </w:t>
      </w:r>
      <w:r w:rsidR="00033C29">
        <w:t>to explain the origins of</w:t>
      </w:r>
      <w:r w:rsidRPr="000B6D26">
        <w:t xml:space="preserve"> Thanksgiving, one white student</w:t>
      </w:r>
      <w:r>
        <w:t xml:space="preserve"> responded</w:t>
      </w:r>
      <w:r w:rsidRPr="000B6D26">
        <w:t xml:space="preserve">: “We was making a bond with Native Americans; that’s good because that’s a tradition that goes on forever” (p. 289). </w:t>
      </w:r>
      <w:r w:rsidR="00C33887" w:rsidRPr="00C33887">
        <w:rPr>
          <w:b/>
          <w:bCs/>
        </w:rPr>
        <w:t>Both the teachers and w</w:t>
      </w:r>
      <w:r w:rsidR="00FE0B6F" w:rsidRPr="00C33887">
        <w:rPr>
          <w:b/>
          <w:bCs/>
        </w:rPr>
        <w:t>hite teenagers</w:t>
      </w:r>
      <w:r w:rsidR="00C33887" w:rsidRPr="00C33887">
        <w:rPr>
          <w:b/>
          <w:bCs/>
        </w:rPr>
        <w:t xml:space="preserve"> </w:t>
      </w:r>
      <w:r w:rsidR="004E6DAC">
        <w:rPr>
          <w:b/>
          <w:bCs/>
        </w:rPr>
        <w:t xml:space="preserve">displayed a collective identity with the Europeans while </w:t>
      </w:r>
      <w:r w:rsidR="00764FA3">
        <w:t xml:space="preserve">Native Americans </w:t>
      </w:r>
      <w:r w:rsidR="004E6DAC">
        <w:t>were</w:t>
      </w:r>
      <w:r w:rsidR="00764FA3">
        <w:t xml:space="preserve"> included nor completely detached from the American collective</w:t>
      </w:r>
      <w:r w:rsidR="004E6DAC">
        <w:t xml:space="preserve">. This outcome </w:t>
      </w:r>
      <w:r w:rsidR="00FE0B6F">
        <w:t>mirrors</w:t>
      </w:r>
      <w:r w:rsidR="004E6DAC">
        <w:t xml:space="preserve"> the broader status of</w:t>
      </w:r>
      <w:r w:rsidR="00FE0B6F">
        <w:t xml:space="preserve"> </w:t>
      </w:r>
      <w:r w:rsidR="00217C2C">
        <w:t xml:space="preserve">Indigenous </w:t>
      </w:r>
      <w:r w:rsidR="004E6DAC">
        <w:t xml:space="preserve">groups; while </w:t>
      </w:r>
      <w:r w:rsidR="00217C2C">
        <w:t>subjected</w:t>
      </w:r>
      <w:r w:rsidR="002C7B4E">
        <w:t xml:space="preserve"> to the state control</w:t>
      </w:r>
      <w:r w:rsidR="004E6DAC">
        <w:t xml:space="preserve">, Native Americans </w:t>
      </w:r>
      <w:r w:rsidR="00E36903">
        <w:t xml:space="preserve">are still barred </w:t>
      </w:r>
      <w:r w:rsidR="002C7B4E">
        <w:t>from</w:t>
      </w:r>
      <w:r w:rsidR="00E36903">
        <w:t xml:space="preserve"> some of the</w:t>
      </w:r>
      <w:r w:rsidR="00217C2C">
        <w:t xml:space="preserve"> </w:t>
      </w:r>
      <w:r w:rsidR="002C7B4E">
        <w:t>social, political, and cultural</w:t>
      </w:r>
      <w:r w:rsidR="00217C2C">
        <w:t xml:space="preserve"> rights of citizenship (</w:t>
      </w:r>
      <w:r w:rsidR="00217C2C">
        <w:rPr>
          <w:b/>
          <w:bCs/>
        </w:rPr>
        <w:t>cite</w:t>
      </w:r>
      <w:r w:rsidR="00217C2C">
        <w:t>)</w:t>
      </w:r>
      <w:r w:rsidR="002C7B4E">
        <w:t>.</w:t>
      </w:r>
      <w:r w:rsidR="00FE0B6F">
        <w:t xml:space="preserve"> </w:t>
      </w:r>
      <w:r w:rsidR="00E36903">
        <w:t xml:space="preserve">As </w:t>
      </w:r>
      <w:r w:rsidR="006A60A0">
        <w:t xml:space="preserve">teachers enforce discursive divides between Indigenous people </w:t>
      </w:r>
      <w:r w:rsidR="002C7B4E" w:rsidRPr="004B1F0C">
        <w:rPr>
          <w:b/>
          <w:bCs/>
        </w:rPr>
        <w:t xml:space="preserve">and </w:t>
      </w:r>
      <w:r w:rsidR="00217C2C">
        <w:rPr>
          <w:b/>
          <w:bCs/>
        </w:rPr>
        <w:t>the European colonists</w:t>
      </w:r>
      <w:r w:rsidR="00E36903">
        <w:rPr>
          <w:b/>
          <w:bCs/>
        </w:rPr>
        <w:t xml:space="preserve">, many </w:t>
      </w:r>
      <w:r w:rsidR="006A60A0">
        <w:rPr>
          <w:b/>
          <w:bCs/>
        </w:rPr>
        <w:t>white adolescents learn</w:t>
      </w:r>
      <w:r w:rsidR="00E36903">
        <w:rPr>
          <w:b/>
          <w:bCs/>
        </w:rPr>
        <w:t xml:space="preserve"> </w:t>
      </w:r>
      <w:r w:rsidR="006A60A0">
        <w:rPr>
          <w:b/>
          <w:bCs/>
        </w:rPr>
        <w:t>how to</w:t>
      </w:r>
      <w:r w:rsidR="00E36903">
        <w:rPr>
          <w:b/>
          <w:bCs/>
        </w:rPr>
        <w:t xml:space="preserve"> </w:t>
      </w:r>
      <w:r w:rsidR="002C7B4E" w:rsidRPr="004B1F0C">
        <w:rPr>
          <w:b/>
          <w:bCs/>
        </w:rPr>
        <w:t xml:space="preserve">conceal differential access to citizenship while </w:t>
      </w:r>
      <w:r w:rsidR="00E36903">
        <w:rPr>
          <w:b/>
          <w:bCs/>
        </w:rPr>
        <w:t xml:space="preserve">naturalizing whiteness as a </w:t>
      </w:r>
      <w:r w:rsidR="00217C2C">
        <w:rPr>
          <w:b/>
          <w:bCs/>
        </w:rPr>
        <w:t>criterion to social citizenship</w:t>
      </w:r>
      <w:r w:rsidR="004B1F0C" w:rsidRPr="004B1F0C">
        <w:rPr>
          <w:b/>
          <w:bCs/>
        </w:rPr>
        <w:t>.</w:t>
      </w:r>
    </w:p>
    <w:p w14:paraId="1C255CE0" w14:textId="5EDF5BD2" w:rsidR="00817F3D" w:rsidRDefault="00BE429E" w:rsidP="00BE429E">
      <w:r>
        <w:t xml:space="preserve">Besides Indigenous peoples, </w:t>
      </w:r>
      <w:r w:rsidR="00817F3D">
        <w:t>teachers can exclude other</w:t>
      </w:r>
      <w:r>
        <w:t xml:space="preserve"> racialized </w:t>
      </w:r>
      <w:r w:rsidR="00817F3D">
        <w:t>groups from national identity through their retelling of history</w:t>
      </w:r>
      <w:r>
        <w:t>.</w:t>
      </w:r>
      <w:r w:rsidR="00517EA2">
        <w:t xml:space="preserve"> </w:t>
      </w:r>
      <w:r w:rsidR="00D5303C">
        <w:t>Bettie’s</w:t>
      </w:r>
      <w:r w:rsidR="00D22295">
        <w:t xml:space="preserve"> (2014)</w:t>
      </w:r>
      <w:r>
        <w:t xml:space="preserve"> ethnography of a</w:t>
      </w:r>
      <w:r w:rsidR="00360E79">
        <w:t xml:space="preserve"> high school </w:t>
      </w:r>
      <w:r>
        <w:t>history course</w:t>
      </w:r>
      <w:r w:rsidR="00D22295">
        <w:t xml:space="preserve"> exhibits </w:t>
      </w:r>
      <w:r w:rsidR="00817F3D">
        <w:t>the unique</w:t>
      </w:r>
      <w:r w:rsidR="00D22295">
        <w:t xml:space="preserve"> marginalization </w:t>
      </w:r>
      <w:r w:rsidR="00020AA0">
        <w:t>of Mexican</w:t>
      </w:r>
      <w:r w:rsidR="00360E79">
        <w:t xml:space="preserve"> American</w:t>
      </w:r>
      <w:r w:rsidR="00020AA0">
        <w:t xml:space="preserve"> </w:t>
      </w:r>
      <w:r w:rsidR="00817F3D">
        <w:t>narratives</w:t>
      </w:r>
      <w:r w:rsidR="00020AA0">
        <w:t xml:space="preserve"> in a</w:t>
      </w:r>
      <w:r w:rsidR="00360E79">
        <w:t xml:space="preserve"> community with a sizeable Latinx population</w:t>
      </w:r>
      <w:r>
        <w:t xml:space="preserve">. </w:t>
      </w:r>
      <w:r w:rsidR="00517EA2">
        <w:t xml:space="preserve">References to Mexicans and Mexican Americans were confined to events like the Alamo and the U.S.-Mexican War in which the teacher quickly summarized, “we won Mexico” (p.177). </w:t>
      </w:r>
      <w:r>
        <w:t xml:space="preserve">In response to the question, “When was the Declaration of Independence </w:t>
      </w:r>
      <w:r w:rsidR="00E12650">
        <w:lastRenderedPageBreak/>
        <w:t>signed?</w:t>
      </w:r>
      <w:r>
        <w:t xml:space="preserve">” a Mexican American </w:t>
      </w:r>
      <w:r w:rsidR="004030A3">
        <w:t>student</w:t>
      </w:r>
      <w:r>
        <w:t xml:space="preserve"> commented, “I don’t know. </w:t>
      </w:r>
      <w:r>
        <w:rPr>
          <w:i/>
          <w:iCs/>
        </w:rPr>
        <w:t xml:space="preserve">We </w:t>
      </w:r>
      <w:r>
        <w:t>weren’t there”</w:t>
      </w:r>
      <w:r w:rsidR="00A678FE">
        <w:t xml:space="preserve"> (p. 178). </w:t>
      </w:r>
      <w:r>
        <w:t>A white</w:t>
      </w:r>
      <w:r w:rsidR="00D22295">
        <w:t xml:space="preserve"> </w:t>
      </w:r>
      <w:r w:rsidR="004030A3">
        <w:t>teenager</w:t>
      </w:r>
      <w:r w:rsidR="00D22295">
        <w:t xml:space="preserve"> </w:t>
      </w:r>
      <w:r w:rsidR="00A678FE">
        <w:t>added</w:t>
      </w:r>
      <w:r w:rsidR="00D22295">
        <w:t xml:space="preserve">: “Yeah, I wasn’t born yet.” The </w:t>
      </w:r>
      <w:r w:rsidR="00360E79">
        <w:t xml:space="preserve">white </w:t>
      </w:r>
      <w:r w:rsidR="00D22295">
        <w:t xml:space="preserve">teacher, </w:t>
      </w:r>
      <w:r w:rsidR="00A678FE">
        <w:t>dismissing</w:t>
      </w:r>
      <w:r w:rsidR="00D22295">
        <w:t xml:space="preserve"> both</w:t>
      </w:r>
      <w:r w:rsidR="00E8544C">
        <w:t xml:space="preserve"> </w:t>
      </w:r>
      <w:r w:rsidR="004030A3">
        <w:t>boys’</w:t>
      </w:r>
      <w:r w:rsidR="00D22295">
        <w:t xml:space="preserve"> comments, fired back: “Y</w:t>
      </w:r>
      <w:r w:rsidR="00020AA0">
        <w:t xml:space="preserve">eah, well you need to know these dates anyway, don’t you.” </w:t>
      </w:r>
      <w:r w:rsidR="00360E79">
        <w:t>Like the white student before him, the teacher overlook</w:t>
      </w:r>
      <w:r w:rsidR="00F02BAC">
        <w:t>ed</w:t>
      </w:r>
      <w:r w:rsidR="00360E79">
        <w:t xml:space="preserve"> the </w:t>
      </w:r>
      <w:r w:rsidR="00817F3D">
        <w:t>first student’s</w:t>
      </w:r>
      <w:r w:rsidR="00360E79">
        <w:t xml:space="preserve"> </w:t>
      </w:r>
      <w:r w:rsidR="00E8544C">
        <w:t xml:space="preserve">attempt </w:t>
      </w:r>
      <w:r w:rsidR="00A678FE">
        <w:t>to highlight</w:t>
      </w:r>
      <w:r w:rsidR="00E8544C">
        <w:t xml:space="preserve"> </w:t>
      </w:r>
      <w:r w:rsidR="00817F3D">
        <w:t>the</w:t>
      </w:r>
      <w:r w:rsidR="003934E2">
        <w:t xml:space="preserve"> exclusion of Mexican American’s </w:t>
      </w:r>
      <w:r w:rsidR="004030A3">
        <w:t xml:space="preserve">racialized </w:t>
      </w:r>
      <w:r w:rsidR="00E8544C">
        <w:t>history</w:t>
      </w:r>
      <w:r w:rsidR="003934E2">
        <w:t xml:space="preserve"> </w:t>
      </w:r>
      <w:r w:rsidR="00CF3FF0">
        <w:fldChar w:fldCharType="begin"/>
      </w:r>
      <w:r w:rsidR="00CF3FF0">
        <w:instrText xml:space="preserve"> ADDIN ZOTERO_ITEM CSL_CITATION {"citationID":"SyKLKaUc","properties":{"formattedCitation":"(Urrieta, 2004)","plainCitation":"(Urrieta, 2004)","noteIndex":0},"citationItems":[{"id":925,"uris":["http://zotero.org/users/local/lSN26pcv/items/MFXEJYDS"],"itemData":{"id":925,"type":"article-journal","abstract":"In efforts to create “good” and “responsible” citizens, social educators have sought solutions (assimilation, acculturation, etc.) to the “problem” of racial, ethnic, and linguistic diversity in U.S. society (Houser &amp; Kuzmic, 2001). The “greater good” of this neo-colonial endeavor often focuses on maintaining the privileges of the white, upper middle class, whose cultural capital is the model of its hegemonic social normality (Cary, 2001). This article uses a postcolonial and cultural studies lens to challenge this denial of connected citizenship to historically colonized, subaltern groups in U.S. society, since being “American” has historically implied and still implicitly implies being “white” (Ladson- Billings, 2004). The main focus of this article is on Chicana/o educators as they reflect on their K-12 social studies experiences and how these experiences shaped their notions of their citizenship status in U.S. society. The narratives reveal an unequal, denied, racialized, and disconnected membership in U.S. society. The article concludes by examining the implications of this study for current and future practices of social and citizenship education.","container-title":"Theory &amp; Research in Social Education","DOI":"10.1080/00933104.2004.10473264","ISSN":"0093-3104","issue":"4","note":"publisher: Routledge\n_eprint: https://doi.org/10.1080/00933104.2004.10473264","page":"433-458","source":"Taylor and Francis+NEJM","title":"Dis-connections in “American” Citizenship and the Post/neo-colonial: People of Mexican Descent and Whitestream2 Pedagogy and Curriculum","title-short":"Dis-connections in “American” Citizenship and the Post/neo-colonial","volume":"32","author":[{"family":"Urrieta","given":"Luis"}],"issued":{"date-parts":[["2004",9,1]]},"citation-key":"urrietaDisconnectionsAmericanCitizenship2004"}}],"schema":"https://github.com/citation-style-language/schema/raw/master/csl-citation.json"} </w:instrText>
      </w:r>
      <w:r w:rsidR="00CF3FF0">
        <w:fldChar w:fldCharType="separate"/>
      </w:r>
      <w:r w:rsidR="00CF3FF0" w:rsidRPr="00CF3FF0">
        <w:t>(Urrieta, 2004)</w:t>
      </w:r>
      <w:r w:rsidR="00CF3FF0">
        <w:fldChar w:fldCharType="end"/>
      </w:r>
      <w:r w:rsidR="00E8544C">
        <w:t>.</w:t>
      </w:r>
      <w:r w:rsidR="00817F3D">
        <w:t xml:space="preserve"> T</w:t>
      </w:r>
      <w:r w:rsidR="00517EA2">
        <w:t xml:space="preserve">he </w:t>
      </w:r>
      <w:r w:rsidR="00817F3D">
        <w:t>second</w:t>
      </w:r>
      <w:r w:rsidR="00517EA2">
        <w:t xml:space="preserve"> student’s comment</w:t>
      </w:r>
      <w:r w:rsidR="00817F3D">
        <w:t xml:space="preserve"> reveals how </w:t>
      </w:r>
      <w:r w:rsidR="00676A12">
        <w:t xml:space="preserve">the reproduction of this marginalization </w:t>
      </w:r>
      <w:r w:rsidR="00817F3D">
        <w:t xml:space="preserve">can </w:t>
      </w:r>
      <w:r w:rsidR="00894D3D">
        <w:t xml:space="preserve">occur subtly and unintentionally. </w:t>
      </w:r>
      <w:r w:rsidR="00676A12">
        <w:t>Ultimately, the</w:t>
      </w:r>
      <w:r w:rsidR="00894D3D">
        <w:t xml:space="preserve"> teacher</w:t>
      </w:r>
      <w:r w:rsidR="00676A12">
        <w:t>’s pedagogical approach that minimizes</w:t>
      </w:r>
      <w:r w:rsidR="00894D3D">
        <w:t xml:space="preserve"> </w:t>
      </w:r>
      <w:r w:rsidR="00676A12">
        <w:t>and separates</w:t>
      </w:r>
      <w:r w:rsidR="00894D3D">
        <w:t xml:space="preserve"> Mexican and Mexican American history </w:t>
      </w:r>
      <w:r w:rsidR="004C0B7B">
        <w:t xml:space="preserve">from the overall historical narrative. </w:t>
      </w:r>
      <w:r w:rsidR="00894D3D" w:rsidRPr="004C0B7B">
        <w:rPr>
          <w:b/>
          <w:bCs/>
        </w:rPr>
        <w:t>national identity played out again in the white student’s report, suggesting that pedagogy can have a reinforcing role on constructions of national identity.</w:t>
      </w:r>
    </w:p>
    <w:p w14:paraId="25B830D9" w14:textId="29D7374E" w:rsidR="00F17EE3" w:rsidRDefault="00517EA2" w:rsidP="00894D3D">
      <w:pPr>
        <w:ind w:firstLine="0"/>
      </w:pPr>
      <w:r>
        <w:t xml:space="preserve">white adolescents downplay the relevance of racial and ethnic group membership while discussing citizenship </w:t>
      </w:r>
      <w:r w:rsidR="009A31F0">
        <w:fldChar w:fldCharType="begin"/>
      </w:r>
      <w:r w:rsidR="009A31F0">
        <w:instrText xml:space="preserve"> ADDIN ZOTERO_ITEM CSL_CITATION {"citationID":"j47X5ad5","properties":{"formattedCitation":"(Myers &amp; Zaman, 2009)","plainCitation":"(Myers &amp; Zaman, 2009)","noteIndex":0},"citationItems":[{"id":1018,"uris":["http://zotero.org/users/local/lSN26pcv/items/UEKTCY6F"],"itemData":{"id":1018,"type":"article-journal","abstract":"Background/ContextThe current national debate over the purposes of civic education is largely tied to outdated notions of citizenship that overlook its changing nature under globalization. Civic education is based on a legalistic understanding of citizenship that emphasizes patriotism and the structures and functions of government. This study examined adolescents? civic beliefs and affiliations, drawing on theories of transnational and global citizenship.Purpose/Objective/Research Question/Focus of StudyThe purpose was to examine diverse adolescents? vocabularies of citizenship, a concept that captures the tensions in their civic beliefs and affiliations. Their vocabularies were explored in terms of two topics at the intersection of national and global affiliations: universal human rights and global citizenship. The central question asked was: How do adolescents from immigrant backgrounds understand the tensions between national and global civic affiliations, and do they differ from dominant-culture adolescents? understandings?SettingThe research setting was the Pennsylvania Governor's School for International Studies, a 5-week summer program for high school students that emphasizes current scholarship and skills in international affairs, cultural studies, and foreign language.Research DesignA mixed-method case study design was employed to collect detailed and rich data on the students? beliefs about citizenship.Findings/ResultsThe findings showed that the students from immigrant backgrounds favored universal positions and were the only students to call attention to national economic inequalities. In contrast, a majority of the dominant-culture students gave a more central role to national affiliations. However, over half of the students switched between universal and nationally oriented positions for the issues of global citizenship and human rights. It is argued that these switches represent a strong indication of the tensions in civic affiliations in light of globalization.Conclusions/RecommendationsThe findings presented here suggest that the question of either national- or global-oriented civic education makes little sense. This research suggests that differentiated forms of civic education are needed if all youth will have access to full citizenship and the range of civic affiliations needed in the world. Two approaches for reconceptualizing civic education are proposed: Civic education curricula should focus on the intersection of national with global issues and affiliations, and civic education should address, in addition to civic attitudes, skills, and knowledge, a conscious effort to help adolescents build flexible and multiple civic identities.","container-title":"Teachers College Record","DOI":"10.1177/016146810911101102","ISSN":"0161-4681","issue":"11","journalAbbreviation":"Teachers College Record","language":"en","note":"publisher: SAGE Publications","page":"2589-2625","source":"SAGE Journals","title":"Negotiating the Global and National: Immigrant and Dominant-Culture Adolescents’ Vocabularies of Citizenship in a Transnational World","title-short":"Negotiating the Global and National","volume":"111","author":[{"family":"Myers","given":"John P."},{"family":"Zaman","given":"Husam A."}],"issued":{"date-parts":[["2009",11,1]]},"citation-key":"myersNegotiatingGlobalNational2009"}}],"schema":"https://github.com/citation-style-language/schema/raw/master/csl-citation.json"} </w:instrText>
      </w:r>
      <w:r w:rsidR="009A31F0">
        <w:fldChar w:fldCharType="separate"/>
      </w:r>
      <w:r w:rsidR="009A31F0" w:rsidRPr="009A31F0">
        <w:t>(Myers &amp; Zaman, 2009)</w:t>
      </w:r>
      <w:r w:rsidR="009A31F0">
        <w:fldChar w:fldCharType="end"/>
      </w:r>
      <w:r w:rsidR="009A31F0">
        <w:t xml:space="preserve">. </w:t>
      </w:r>
      <w:r>
        <w:t xml:space="preserve"> </w:t>
      </w:r>
    </w:p>
    <w:p w14:paraId="29FCE533" w14:textId="3D020318" w:rsidR="000157F9" w:rsidRDefault="00F02BAC" w:rsidP="00BE429E">
      <w:r>
        <w:t xml:space="preserve">Similar </w:t>
      </w:r>
      <w:r w:rsidR="00DA0450">
        <w:t>to the</w:t>
      </w:r>
      <w:r w:rsidR="00317C19">
        <w:t xml:space="preserve"> </w:t>
      </w:r>
      <w:r>
        <w:t xml:space="preserve">treatment of </w:t>
      </w:r>
      <w:r w:rsidR="00CF3FF0">
        <w:t>Ind</w:t>
      </w:r>
      <w:r>
        <w:t>igenous groups in American history</w:t>
      </w:r>
      <w:r w:rsidR="00FA61ED">
        <w:t xml:space="preserve">, </w:t>
      </w:r>
      <w:r w:rsidR="00596D2C">
        <w:t xml:space="preserve">white </w:t>
      </w:r>
      <w:r w:rsidR="00F17EE3">
        <w:t>adolescents</w:t>
      </w:r>
      <w:r w:rsidR="00DA0450">
        <w:t xml:space="preserve"> often neutralize the exclusion of </w:t>
      </w:r>
      <w:r w:rsidR="00DF6075">
        <w:t>Mexican American</w:t>
      </w:r>
      <w:r>
        <w:t xml:space="preserve">s </w:t>
      </w:r>
      <w:r w:rsidR="00F17EE3">
        <w:t xml:space="preserve">national belonging </w:t>
      </w:r>
      <w:r w:rsidR="00807939">
        <w:t>through their explanations of history</w:t>
      </w:r>
      <w:r w:rsidR="00F17EE3">
        <w:t xml:space="preserve">. </w:t>
      </w:r>
      <w:r w:rsidR="00266509">
        <w:t>Consequently, c</w:t>
      </w:r>
      <w:r w:rsidR="00F17EE3">
        <w:t>urrent classroom discussions are unprepared to disrupt narratives</w:t>
      </w:r>
      <w:r w:rsidR="00266509">
        <w:t xml:space="preserve">, symbols, and media imagery casting </w:t>
      </w:r>
      <w:r w:rsidR="00F17EE3">
        <w:t>Latinos as threats or “eternal for</w:t>
      </w:r>
      <w:r w:rsidR="00266509">
        <w:t>ei</w:t>
      </w:r>
      <w:r w:rsidR="00F17EE3">
        <w:t>gners</w:t>
      </w:r>
      <w:r w:rsidR="00266509">
        <w:t>”</w:t>
      </w:r>
      <w:r w:rsidR="00F17EE3">
        <w:t xml:space="preserve"> </w:t>
      </w:r>
      <w:r w:rsidR="00266509">
        <w:fldChar w:fldCharType="begin"/>
      </w:r>
      <w:r w:rsidR="00266509">
        <w:instrText xml:space="preserve"> ADDIN ZOTERO_ITEM CSL_CITATION {"citationID":"x9aWgkSJ","properties":{"formattedCitation":"(Chavez, 2013)","plainCitation":"(Chavez, 2013)","noteIndex":0},"citationItems":[{"id":1048,"uris":["http://zotero.org/users/local/lSN26pcv/items/49X6J3NM"],"itemData":{"id":1048,"type":"book","abstract":"Directly opposing ideas constructed and perpetuated by pundits and the media at large, The Latino Threat challenges the suggestion that Latino immigrants are unwilling to integrate and reveals that citizenship is not just about legal definitions, but about participation in society.","ISBN":"978-0-8047-8618-8","language":"en","note":"DOI: 10.1515/9780804786188\ncontainer-title: The Latino Threat","publisher":"Stanford University Press","source":"www.degruyter.com","title":"The Latino Threat: Constructing Immigrants, Citizens, and the Nation, Second Edition","title-short":"The Latino Threat","URL":"https://www.degruyter.com/document/doi/10.1515/9780804786188/html","author":[{"family":"Chavez","given":"Leo"}],"accessed":{"date-parts":[["2022",4,14]]},"issued":{"date-parts":[["2013",4,17]]},"citation-key":"chavezLatinoThreatConstructing2013"}}],"schema":"https://github.com/citation-style-language/schema/raw/master/csl-citation.json"} </w:instrText>
      </w:r>
      <w:r w:rsidR="00266509">
        <w:fldChar w:fldCharType="separate"/>
      </w:r>
      <w:r w:rsidR="00266509" w:rsidRPr="00266509">
        <w:t>(Chavez, 2013)</w:t>
      </w:r>
      <w:r w:rsidR="00266509">
        <w:fldChar w:fldCharType="end"/>
      </w:r>
      <w:r w:rsidR="00266509">
        <w:t xml:space="preserve"> </w:t>
      </w:r>
      <w:r w:rsidR="00266509">
        <w:rPr>
          <w:b/>
          <w:bCs/>
        </w:rPr>
        <w:t>add more citations</w:t>
      </w:r>
      <w:r w:rsidR="00266509">
        <w:t xml:space="preserve">. </w:t>
      </w:r>
    </w:p>
    <w:p w14:paraId="5E34FD3D" w14:textId="77777777" w:rsidR="00EE3D54" w:rsidRDefault="000157F9" w:rsidP="001F41FE">
      <w:r>
        <w:t>In contrast to the separation of Black, Indigenous, Latinx, and Asian American groups from national identity</w:t>
      </w:r>
      <w:r w:rsidR="00871269">
        <w:t xml:space="preserve"> </w:t>
      </w:r>
      <w:r>
        <w:t xml:space="preserve">European ethnic groups are </w:t>
      </w:r>
      <w:r w:rsidR="00337175">
        <w:t xml:space="preserve">often </w:t>
      </w:r>
      <w:r>
        <w:t>historicized</w:t>
      </w:r>
      <w:r w:rsidR="00871269">
        <w:t xml:space="preserve"> with optimistic and assimilationist narratives </w:t>
      </w:r>
      <w:r>
        <w:t xml:space="preserve">in high school classrooms. </w:t>
      </w:r>
      <w:r w:rsidR="00871269">
        <w:t>Such interpretations</w:t>
      </w:r>
      <w:r w:rsidR="0078235F">
        <w:t xml:space="preserve">, encapsulated through the “melting pot” symbol, </w:t>
      </w:r>
      <w:r w:rsidR="007B17F2">
        <w:t xml:space="preserve">constructs American identity as one benefiting from the incorporation of various racial/ethnic groups into the (white) mainstream under the condition that immigrants </w:t>
      </w:r>
      <w:r w:rsidR="007B17F2">
        <w:lastRenderedPageBreak/>
        <w:t>discard their “primordial” attachments (</w:t>
      </w:r>
      <w:r w:rsidR="007B17F2">
        <w:rPr>
          <w:b/>
          <w:bCs/>
        </w:rPr>
        <w:t>cite</w:t>
      </w:r>
      <w:r w:rsidR="007B17F2">
        <w:t xml:space="preserve">).  These interpretations </w:t>
      </w:r>
      <w:r w:rsidR="0078235F">
        <w:t xml:space="preserve">stem from </w:t>
      </w:r>
      <w:r w:rsidR="00EF0E10">
        <w:t>progressive</w:t>
      </w:r>
      <w:r w:rsidR="007A456E">
        <w:t xml:space="preserve"> era</w:t>
      </w:r>
      <w:r w:rsidR="00EF0E10">
        <w:t xml:space="preserve"> reforms</w:t>
      </w:r>
      <w:r w:rsidR="007A456E">
        <w:t xml:space="preserve"> </w:t>
      </w:r>
      <w:r w:rsidR="0078235F">
        <w:t>seeking to assimilate European immigrants</w:t>
      </w:r>
      <w:r w:rsidR="007A456E">
        <w:t xml:space="preserve">, especially </w:t>
      </w:r>
      <w:r w:rsidR="003254BC">
        <w:t>school age</w:t>
      </w:r>
      <w:r w:rsidR="007A456E">
        <w:t xml:space="preserve"> children, </w:t>
      </w:r>
      <w:r w:rsidR="00FF4A91">
        <w:t xml:space="preserve">by </w:t>
      </w:r>
      <w:r w:rsidR="00E30D49">
        <w:t>mandating</w:t>
      </w:r>
      <w:r w:rsidR="00FF4A91">
        <w:t xml:space="preserve"> citizenship courses and condemning the practice of </w:t>
      </w:r>
      <w:r w:rsidR="00E30D49">
        <w:t>non-English</w:t>
      </w:r>
      <w:r w:rsidR="00FF4A91">
        <w:t xml:space="preserve"> languages</w:t>
      </w:r>
      <w:r w:rsidR="003254BC">
        <w:t xml:space="preserve"> </w:t>
      </w:r>
      <w:r w:rsidR="003254BC">
        <w:fldChar w:fldCharType="begin"/>
      </w:r>
      <w:r w:rsidR="003254BC">
        <w:instrText xml:space="preserve"> ADDIN ZOTERO_ITEM CSL_CITATION {"citationID":"E6xPZgV2","properties":{"formattedCitation":"(Moretti, 2015)","plainCitation":"(Moretti, 2015)","noteIndex":0},"citationItems":[{"id":961,"uris":["http://zotero.org/users/local/lSN26pcv/items/P89NHMW7"],"itemData":{"id":961,"type":"article-journal","abstract":"In the early years of the twentieth century, the great structural, social and cultural changes in American society included a growing number of immigrants arriving from the poorest regions of Europe. For the first time, the issues of immigration, assimilation and social integration became the most important problems facing American society. In the optimistic climate of the so-called progressive era, social reformers thought that these problems could be solved by the science of pedagogy, as applied to the educational needs of foreign immigrants. This essay centres on the pedagogical efforts of Italian-American educator Angelo Patri, who attempted to integrate Italian-American children into the fabric of American society through education. It starts by assessing Patri’s early writings, such as A Schoolmaster of the Great City, and his private and professional papers. In doing so, his work is situated in the debate on progressive education alongside pedagogue Maria Montessori, demonstrating his central role in the debate on integration through education. Within this analysis, particular attention is paid to the notion of learning by doing, and it is argued that both educators were influenced by this particular aspect of progressive education.","container-title":"History of Education","DOI":"10.1080/0046760X.2015.1063710","ISSN":"0046-760X","issue":"5","note":"publisher: Routledge\n_eprint: https://doi.org/10.1080/0046760X.2015.1063710","page":"651-666","source":"Taylor and Francis+NEJM","title":"Teaching to be American: the quest for integrating the Italian-American child","title-short":"Teaching to be American","volume":"44","author":[{"family":"Moretti","given":"Erica"}],"issued":{"date-parts":[["2015",9,3]]},"citation-key":"morettiTeachingBeAmerican2015"}}],"schema":"https://github.com/citation-style-language/schema/raw/master/csl-citation.json"} </w:instrText>
      </w:r>
      <w:r w:rsidR="003254BC">
        <w:fldChar w:fldCharType="separate"/>
      </w:r>
      <w:r w:rsidR="003254BC" w:rsidRPr="003254BC">
        <w:t>(Moretti, 2015)</w:t>
      </w:r>
      <w:r w:rsidR="003254BC">
        <w:fldChar w:fldCharType="end"/>
      </w:r>
      <w:r w:rsidR="003254BC">
        <w:t xml:space="preserve">. </w:t>
      </w:r>
      <w:r w:rsidR="00EA226A">
        <w:rPr>
          <w:b/>
          <w:bCs/>
        </w:rPr>
        <w:t>Before Europeans, boarding schools</w:t>
      </w:r>
      <w:r w:rsidR="001E05D8">
        <w:t xml:space="preserve">. </w:t>
      </w:r>
    </w:p>
    <w:p w14:paraId="747EECB5" w14:textId="3380B350" w:rsidR="00AF7045" w:rsidRDefault="00130E38" w:rsidP="001F41FE">
      <w:r>
        <w:t>To</w:t>
      </w:r>
      <w:r w:rsidR="00090A3A">
        <w:t>day, white adolescents, many of whom descend from the late-nineteenth century European immigrants, celebrate the groups’ contributions</w:t>
      </w:r>
      <w:r w:rsidR="00356ACA">
        <w:t xml:space="preserve">, affirming that they </w:t>
      </w:r>
      <w:r w:rsidR="00090A3A">
        <w:t xml:space="preserve">“made this country what it is today” </w:t>
      </w:r>
      <w:r w:rsidR="00356ACA">
        <w:fldChar w:fldCharType="begin"/>
      </w:r>
      <w:r w:rsidR="00356ACA">
        <w:instrText xml:space="preserve"> ADDIN ZOTERO_ITEM CSL_CITATION {"citationID":"zQtAuE1g","properties":{"formattedCitation":"(Epstein, 2008, pp. 73\\uc0\\u8211{}74)","plainCitation":"(Epstein, 2008, pp. 73–74)","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locator":"73-74"}],"schema":"https://github.com/citation-style-language/schema/raw/master/csl-citation.json"} </w:instrText>
      </w:r>
      <w:r w:rsidR="00356ACA">
        <w:fldChar w:fldCharType="separate"/>
      </w:r>
      <w:r w:rsidR="00356ACA" w:rsidRPr="00356ACA">
        <w:t>(Epstein, 2008, pp. 73–74)</w:t>
      </w:r>
      <w:r w:rsidR="00356ACA">
        <w:fldChar w:fldCharType="end"/>
      </w:r>
      <w:r w:rsidR="00356ACA">
        <w:t xml:space="preserve">. </w:t>
      </w:r>
      <w:r w:rsidR="009E6A9D">
        <w:t xml:space="preserve">However, these narratives ignore the nature </w:t>
      </w:r>
      <w:r w:rsidR="00F438B5">
        <w:t>of</w:t>
      </w:r>
      <w:r w:rsidR="007C0D19">
        <w:t xml:space="preserve"> </w:t>
      </w:r>
      <w:r w:rsidR="00F438B5">
        <w:t xml:space="preserve">European </w:t>
      </w:r>
      <w:r w:rsidR="007C0D19">
        <w:t>immigrants</w:t>
      </w:r>
      <w:r w:rsidR="005629BD">
        <w:t xml:space="preserve">’ oppression before they were recognized as </w:t>
      </w:r>
      <w:r w:rsidR="007B7839">
        <w:t>“</w:t>
      </w:r>
      <w:r w:rsidR="005629BD">
        <w:t>white,</w:t>
      </w:r>
      <w:r w:rsidR="007B7839">
        <w:t>"</w:t>
      </w:r>
      <w:r w:rsidR="005629BD">
        <w:t xml:space="preserve"> </w:t>
      </w:r>
      <w:r w:rsidR="007C0D19">
        <w:t xml:space="preserve">as well as </w:t>
      </w:r>
      <w:r w:rsidR="009E6A9D" w:rsidRPr="009E6A9D">
        <w:rPr>
          <w:b/>
          <w:bCs/>
        </w:rPr>
        <w:t xml:space="preserve">the </w:t>
      </w:r>
      <w:r w:rsidR="005629BD" w:rsidRPr="009E6A9D">
        <w:rPr>
          <w:b/>
          <w:bCs/>
        </w:rPr>
        <w:t>persistent</w:t>
      </w:r>
      <w:r w:rsidR="007C0D19" w:rsidRPr="009E6A9D">
        <w:rPr>
          <w:b/>
          <w:bCs/>
        </w:rPr>
        <w:t xml:space="preserve"> barriers </w:t>
      </w:r>
      <w:r w:rsidR="007B7839" w:rsidRPr="009E6A9D">
        <w:rPr>
          <w:b/>
          <w:bCs/>
        </w:rPr>
        <w:t>endured by</w:t>
      </w:r>
      <w:r w:rsidR="005629BD" w:rsidRPr="009E6A9D">
        <w:rPr>
          <w:b/>
          <w:bCs/>
        </w:rPr>
        <w:t xml:space="preserve"> “non-white” Americans,</w:t>
      </w:r>
      <w:r w:rsidR="005629BD">
        <w:t xml:space="preserve"> introduce</w:t>
      </w:r>
      <w:r w:rsidR="007B7839">
        <w:t xml:space="preserve">s </w:t>
      </w:r>
      <w:r w:rsidR="005629BD">
        <w:t>a</w:t>
      </w:r>
      <w:r w:rsidR="00F438B5">
        <w:t xml:space="preserve"> paradox </w:t>
      </w:r>
      <w:r w:rsidR="007B7839">
        <w:t>about</w:t>
      </w:r>
      <w:r w:rsidR="005629BD">
        <w:t xml:space="preserve"> teaching national identity. How </w:t>
      </w:r>
      <w:r w:rsidR="003B1CDE">
        <w:t xml:space="preserve">can the “melting pot” be an appropriate symbol </w:t>
      </w:r>
      <w:r w:rsidR="001F41FE">
        <w:t>for national identity when</w:t>
      </w:r>
      <w:r w:rsidR="003B1CDE">
        <w:t xml:space="preserve"> </w:t>
      </w:r>
      <w:r w:rsidR="00D4053F">
        <w:t>many who</w:t>
      </w:r>
      <w:r w:rsidR="003B1CDE">
        <w:t xml:space="preserve"> enter the </w:t>
      </w:r>
      <w:r w:rsidR="00D4053F">
        <w:t xml:space="preserve">United States </w:t>
      </w:r>
      <w:r w:rsidR="003B1CDE">
        <w:t xml:space="preserve">have </w:t>
      </w:r>
      <w:r w:rsidR="001F41FE">
        <w:t xml:space="preserve">faced resistance to assimilation? </w:t>
      </w:r>
    </w:p>
    <w:p w14:paraId="68F3127B" w14:textId="3DBFCDC3" w:rsidR="00F438B5" w:rsidRPr="00337175" w:rsidRDefault="001F41FE" w:rsidP="000C0313">
      <w:r>
        <w:t xml:space="preserve">Ultimately, assimilation narratives </w:t>
      </w:r>
      <w:r w:rsidR="000B3D52">
        <w:t>reinforce</w:t>
      </w:r>
      <w:r w:rsidR="00847041">
        <w:t xml:space="preserve"> </w:t>
      </w:r>
      <w:r w:rsidR="000B3D52">
        <w:t xml:space="preserve">the </w:t>
      </w:r>
      <w:r w:rsidR="00F438B5">
        <w:t xml:space="preserve">color-evasive </w:t>
      </w:r>
      <w:r>
        <w:t>frame</w:t>
      </w:r>
      <w:r w:rsidR="00847041">
        <w:t xml:space="preserve"> of abstract liberalism</w:t>
      </w:r>
      <w:r w:rsidR="000B3D52">
        <w:t xml:space="preserve"> by teaching white adolescents t</w:t>
      </w:r>
      <w:r w:rsidR="005A2CA8">
        <w:t>hat each group can</w:t>
      </w:r>
      <w:r w:rsidR="000B3D52">
        <w:t xml:space="preserve"> </w:t>
      </w:r>
      <w:r w:rsidR="00847041">
        <w:t xml:space="preserve">succeed </w:t>
      </w:r>
      <w:r w:rsidR="000B3D52">
        <w:t>after the success of</w:t>
      </w:r>
      <w:r w:rsidR="00847041">
        <w:t xml:space="preserve"> European immigrants.</w:t>
      </w:r>
      <w:r w:rsidR="00AF7045">
        <w:t xml:space="preserve"> </w:t>
      </w:r>
      <w:r w:rsidR="005A2CA8">
        <w:t xml:space="preserve">The “melting pot” narrative also equips the minimization of racism frame to </w:t>
      </w:r>
      <w:r w:rsidR="00FB165C">
        <w:t>downplay the salience of rac</w:t>
      </w:r>
      <w:r w:rsidR="00DB2A9A">
        <w:t>ism</w:t>
      </w:r>
      <w:r w:rsidR="00FB165C">
        <w:t xml:space="preserve"> in </w:t>
      </w:r>
      <w:r w:rsidR="00DB2A9A">
        <w:t>the construction of national identity. Finally, to maintain the perception of marginalized racial groups’ non-assimilability, cultural racism imposes anti-Indianisms and the eternal foreigner</w:t>
      </w:r>
      <w:r w:rsidR="000C0313">
        <w:t>s</w:t>
      </w:r>
      <w:r w:rsidR="00D42400">
        <w:t xml:space="preserve"> stereotypes.</w:t>
      </w:r>
      <w:r w:rsidR="000C0313">
        <w:t xml:space="preserve"> These frames are supported by both discursive divides and . Ultimately, they lead white adolescents to construct boundaries of national identity that ignore the </w:t>
      </w:r>
    </w:p>
    <w:p w14:paraId="586049D8" w14:textId="13665879" w:rsidR="00AE5F35" w:rsidRDefault="006A2409" w:rsidP="00AE5F35">
      <w:pPr>
        <w:ind w:firstLine="0"/>
        <w:rPr>
          <w:b/>
          <w:bCs/>
        </w:rPr>
      </w:pPr>
      <w:r>
        <w:rPr>
          <w:b/>
          <w:bCs/>
        </w:rPr>
        <w:t>Limitations and Future Directions</w:t>
      </w:r>
    </w:p>
    <w:p w14:paraId="3FB2F371" w14:textId="2279AB1D" w:rsidR="002C1ED2" w:rsidRDefault="006A2409" w:rsidP="00AE5F35">
      <w:pPr>
        <w:ind w:firstLine="0"/>
      </w:pPr>
      <w:r>
        <w:rPr>
          <w:b/>
          <w:bCs/>
        </w:rPr>
        <w:tab/>
      </w:r>
      <w:r>
        <w:t xml:space="preserve">Analyzing the transfer of interpretive frames from teachers to students is a complicated process. Many of the studies mentioned in this article omit white adolescent’s pre-instructional </w:t>
      </w:r>
      <w:r>
        <w:lastRenderedPageBreak/>
        <w:t>beliefs</w:t>
      </w:r>
      <w:r w:rsidR="002C1ED2">
        <w:t xml:space="preserve">. By doing so, </w:t>
      </w:r>
      <w:r w:rsidR="00371D88">
        <w:t xml:space="preserve">they </w:t>
      </w:r>
      <w:r w:rsidR="00DC2F60">
        <w:t xml:space="preserve">are </w:t>
      </w:r>
      <w:r w:rsidR="001A58A4">
        <w:t xml:space="preserve">unable to </w:t>
      </w:r>
      <w:r w:rsidR="00DC2F60">
        <w:t xml:space="preserve">discuss how </w:t>
      </w:r>
      <w:r w:rsidR="0041313D">
        <w:t xml:space="preserve">students’ </w:t>
      </w:r>
      <w:r w:rsidR="00DC2F60">
        <w:t xml:space="preserve">interpretive frames change or remain the same </w:t>
      </w:r>
      <w:r w:rsidR="0041313D">
        <w:t xml:space="preserve">throughout the school year, </w:t>
      </w:r>
      <w:r w:rsidR="00DC2F60">
        <w:t xml:space="preserve">thus </w:t>
      </w:r>
      <w:r w:rsidR="0041313D">
        <w:t xml:space="preserve">preventing accurate measures </w:t>
      </w:r>
      <w:r w:rsidR="00DC2F60">
        <w:t>pedagogical effects</w:t>
      </w:r>
      <w:r w:rsidR="002C1ED2">
        <w:t>. Due to the prevalence of color-evasive ideology outside of schools, for example, in student’s homes, media consumption, and peer contacts, white adolescents</w:t>
      </w:r>
      <w:r w:rsidR="00371D88">
        <w:t xml:space="preserve"> likely experience </w:t>
      </w:r>
      <w:r w:rsidR="00763D8C">
        <w:t>several contexts of color-evasive ideology</w:t>
      </w:r>
      <w:r w:rsidR="0041313D">
        <w:t xml:space="preserve"> before instruction</w:t>
      </w:r>
      <w:r w:rsidR="00763D8C">
        <w:t xml:space="preserve">. </w:t>
      </w:r>
      <w:r w:rsidR="001A58A4">
        <w:t xml:space="preserve">By </w:t>
      </w:r>
      <w:r w:rsidR="006558B5">
        <w:t>drawing upon</w:t>
      </w:r>
      <w:r w:rsidR="001A58A4">
        <w:t xml:space="preserve"> and controlling fo</w:t>
      </w:r>
      <w:r w:rsidR="006558B5">
        <w:t xml:space="preserve">r students’ lives outside of classrooms (see, e.g., </w:t>
      </w:r>
      <w:r w:rsidR="006558B5">
        <w:fldChar w:fldCharType="begin"/>
      </w:r>
      <w:r w:rsidR="006558B5">
        <w:instrText xml:space="preserve"> ADDIN ZOTERO_ITEM CSL_CITATION {"citationID":"shPZ1SrM","properties":{"formattedCitation":"(Epstein, 2008)","plainCitation":"(Epstein, 2008)","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schema":"https://github.com/citation-style-language/schema/raw/master/csl-citation.json"} </w:instrText>
      </w:r>
      <w:r w:rsidR="006558B5">
        <w:fldChar w:fldCharType="separate"/>
      </w:r>
      <w:r w:rsidR="00360CBE" w:rsidRPr="00360CBE">
        <w:t>(Epstein, 2008)</w:t>
      </w:r>
      <w:r w:rsidR="006558B5">
        <w:fldChar w:fldCharType="end"/>
      </w:r>
      <w:r w:rsidR="006558B5">
        <w:t>, future studies can paint a more comprehensive portrait of</w:t>
      </w:r>
      <w:r w:rsidR="00843241">
        <w:t xml:space="preserve"> racial</w:t>
      </w:r>
      <w:r w:rsidR="006558B5">
        <w:t xml:space="preserve"> </w:t>
      </w:r>
      <w:r w:rsidR="00843241">
        <w:t>ideology acquisition.</w:t>
      </w:r>
    </w:p>
    <w:p w14:paraId="61C7421F" w14:textId="79E0EAC7" w:rsidR="001A58A4" w:rsidRDefault="001A58A4" w:rsidP="00AE5F35">
      <w:pPr>
        <w:ind w:firstLine="0"/>
      </w:pPr>
      <w:r>
        <w:tab/>
        <w:t xml:space="preserve">A second powerful limitation of the material covered thus far is secondary or nonexistent </w:t>
      </w:r>
      <w:r w:rsidR="00843241">
        <w:t xml:space="preserve">position of student’s voices. </w:t>
      </w:r>
      <w:r w:rsidR="00867A14">
        <w:t>Often, teachers’ practices or interpretations of history and contemporary issues receive the primary focus</w:t>
      </w:r>
      <w:r w:rsidR="00A84023">
        <w:t xml:space="preserve"> of studies (see, e.g.,</w:t>
      </w:r>
      <w:r w:rsidR="00922C39">
        <w:t>)</w:t>
      </w:r>
      <w:r w:rsidR="00867A14">
        <w:t>.</w:t>
      </w:r>
      <w:r w:rsidR="00A45CB8">
        <w:t xml:space="preserve"> </w:t>
      </w:r>
      <w:r w:rsidR="00271F33">
        <w:t xml:space="preserve">However, the effect of pedagogy is as important as how it is received by teachers. </w:t>
      </w:r>
      <w:r w:rsidR="009B0018" w:rsidRPr="00271F33">
        <w:t>While</w:t>
      </w:r>
      <w:r w:rsidR="009B0018">
        <w:t xml:space="preserve"> </w:t>
      </w:r>
      <w:r w:rsidR="00271F33">
        <w:t>teacher-centered</w:t>
      </w:r>
      <w:r w:rsidR="009B0018">
        <w:t xml:space="preserve"> analyses can help develop a portrait of the type of racial messages teacher’s transmit, it cannot be assumed that they are fully absorbed by their students. </w:t>
      </w:r>
      <w:r w:rsidR="00271F33">
        <w:t>For example, p</w:t>
      </w:r>
      <w:r w:rsidR="009B0018">
        <w:t xml:space="preserve">ast studies have shown that students of color </w:t>
      </w:r>
      <w:r w:rsidR="002B2B9A">
        <w:t>tend to view , or in some cases wholly contest whiteness-centered pedagogy, as was the case of Black students in Epstein’s (2009) ethnography</w:t>
      </w:r>
      <w:r w:rsidR="009B0018">
        <w:t xml:space="preserve">. </w:t>
      </w:r>
      <w:r w:rsidR="002B2B9A">
        <w:t xml:space="preserve">White </w:t>
      </w:r>
      <w:r w:rsidR="009B0018">
        <w:t xml:space="preserve">students’ interactions with pedagogy </w:t>
      </w:r>
      <w:r w:rsidR="002B2B9A">
        <w:t xml:space="preserve">are similarly </w:t>
      </w:r>
      <w:r w:rsidR="009B0018">
        <w:t>complicated</w:t>
      </w:r>
      <w:r w:rsidR="002B2B9A">
        <w:t>;</w:t>
      </w:r>
      <w:r w:rsidR="009B0018">
        <w:t xml:space="preserve"> the extent to which they reproduce, rework, or contest racial narratives depends</w:t>
      </w:r>
      <w:r w:rsidR="002B2B9A">
        <w:t xml:space="preserve"> to some extent </w:t>
      </w:r>
      <w:r w:rsidR="009B0018">
        <w:t xml:space="preserve">on their </w:t>
      </w:r>
      <w:r w:rsidR="002B2B9A">
        <w:t xml:space="preserve">prior </w:t>
      </w:r>
      <w:r w:rsidR="009B0018">
        <w:t>racial socialization.</w:t>
      </w:r>
      <w:r w:rsidR="00A84023">
        <w:t xml:space="preserve"> </w:t>
      </w:r>
      <w:r w:rsidR="00A67422">
        <w:t>Therefore,</w:t>
      </w:r>
      <w:r w:rsidR="00867A14">
        <w:t xml:space="preserve"> </w:t>
      </w:r>
      <w:r w:rsidR="00A84023">
        <w:t xml:space="preserve">the salience of teacher’s approaches on white adolescent worldviews are best can be best understood in context when their students are part of the picture.  </w:t>
      </w:r>
    </w:p>
    <w:p w14:paraId="585CC9FC" w14:textId="47197E8C" w:rsidR="006A2409" w:rsidRDefault="002B2B9A" w:rsidP="00A67422">
      <w:pPr>
        <w:ind w:firstLine="0"/>
      </w:pPr>
      <w:r>
        <w:tab/>
        <w:t xml:space="preserve">The final limitation I </w:t>
      </w:r>
      <w:r w:rsidR="003437D5">
        <w:t>emphasize is the lack of sufficient discussion and data about teacher and students’ racial identi</w:t>
      </w:r>
      <w:r w:rsidR="00271F33">
        <w:t>ties</w:t>
      </w:r>
      <w:r w:rsidR="003437D5">
        <w:t xml:space="preserve">. As mentioned previously, race is </w:t>
      </w:r>
      <w:r w:rsidR="00231EB3">
        <w:t xml:space="preserve">socially constructed identity, its </w:t>
      </w:r>
      <w:r w:rsidR="00E0471A">
        <w:t xml:space="preserve">significance drawing upon inequal treatment by racial structures and practices rather than </w:t>
      </w:r>
      <w:r w:rsidR="00E0471A">
        <w:lastRenderedPageBreak/>
        <w:t xml:space="preserve">essentialist attributes. Moreover, how individuals experience their racialization varies </w:t>
      </w:r>
      <w:r w:rsidR="00271F33">
        <w:t xml:space="preserve">based a number of factors [NAME  A FEW].  </w:t>
      </w:r>
      <w:r w:rsidR="00A67422">
        <w:t xml:space="preserve">Still, the ways in which individuals are socialized to racial identity greatly affects their experiences of the world, and common threads can be uncovered on a large scale. Future studies can ground the differential access to power that racial identity introduces to classrooms, especially in the interpretive frames teachers of different racial identities incorporate.  </w:t>
      </w:r>
    </w:p>
    <w:p w14:paraId="66B8627B" w14:textId="0F84820E" w:rsidR="009A7591" w:rsidRDefault="009A7591" w:rsidP="00AE5F35">
      <w:pPr>
        <w:ind w:firstLine="0"/>
        <w:rPr>
          <w:b/>
          <w:bCs/>
        </w:rPr>
      </w:pPr>
      <w:r>
        <w:rPr>
          <w:b/>
          <w:bCs/>
        </w:rPr>
        <w:t>Conclusion</w:t>
      </w:r>
    </w:p>
    <w:p w14:paraId="12046D66" w14:textId="6C41D136" w:rsidR="00EE3583" w:rsidRDefault="00FA36C3" w:rsidP="00AE5F35">
      <w:pPr>
        <w:ind w:firstLine="0"/>
      </w:pPr>
      <w:r>
        <w:rPr>
          <w:b/>
          <w:bCs/>
        </w:rPr>
        <w:tab/>
      </w:r>
      <w:r>
        <w:t xml:space="preserve">The studies discussed in this article reveal that classrooms across the country incorporate color-evasive framings of history. </w:t>
      </w:r>
      <w:r w:rsidR="00C155E3">
        <w:t>Both white American</w:t>
      </w:r>
      <w:r>
        <w:t xml:space="preserve"> adolescents and white teachers </w:t>
      </w:r>
      <w:r w:rsidR="00C155E3">
        <w:t xml:space="preserve">tend to minimize the role of racial minorities in history, from the </w:t>
      </w:r>
      <w:r w:rsidR="000C369C">
        <w:t>treatment of Indigenous people as if they no longer exist, to their omissions of Latinx and Asian-American history. Many groups, especially Black Americans, are casted as victims and irrelevant to the development of American society. Teachers</w:t>
      </w:r>
      <w:r w:rsidR="00947482">
        <w:t xml:space="preserve"> and students alike</w:t>
      </w:r>
      <w:r w:rsidR="000C369C">
        <w:t xml:space="preserve"> also dilute the messages from social transformations like the Civil Right Movement to individual-centered critiques of </w:t>
      </w:r>
      <w:r w:rsidR="00BB717D">
        <w:t xml:space="preserve">prejudice rather than structural ones of racism. </w:t>
      </w:r>
    </w:p>
    <w:p w14:paraId="34040113" w14:textId="4E654B78" w:rsidR="0050769D" w:rsidRDefault="0050769D" w:rsidP="00AE5F35">
      <w:pPr>
        <w:ind w:firstLine="0"/>
      </w:pPr>
      <w:r>
        <w:tab/>
        <w:t xml:space="preserve">The </w:t>
      </w:r>
      <w:r w:rsidR="00152BBD">
        <w:t xml:space="preserve">marginalization of non-white groups in historical significance also transpires in students and teachers’ formulation of American identity. Discursive divides between we (white individuals) and them (individuals from other racial groups) has a visible effect on white adolescents’ interpretations of American identity. They, like their teachers, come to understand history through a European American perspective and celebrate the assimilation of European immigrants into the American collective. At the same time the white-centering construct of American identity also helps teachers subtly marginalize individuals from other racial groups </w:t>
      </w:r>
      <w:r w:rsidR="00152BBD">
        <w:lastRenderedPageBreak/>
        <w:t xml:space="preserve">using cultural stereotypes like the perpetual foreigner as well as messages of abstract liberalism, “if __ can make it, why can’t __.”  </w:t>
      </w:r>
    </w:p>
    <w:p w14:paraId="6617F2A5" w14:textId="07BCF323" w:rsidR="00415BDD" w:rsidRPr="000B6D26" w:rsidRDefault="00EE3583" w:rsidP="00152BBD">
      <w:pPr>
        <w:ind w:firstLine="0"/>
      </w:pPr>
      <w:r>
        <w:tab/>
      </w:r>
      <w:r w:rsidR="00152BBD">
        <w:t xml:space="preserve">To understand how racial ideologies are reproduced, future studies into pedagogical effects must </w:t>
      </w:r>
      <w:r w:rsidR="00E13841">
        <w:t xml:space="preserve">incorporate a more comprehensive view of students’ lives. White adolescents are influenced by their previous experiences of racial socialization and the white habitus. They also play an active role in their historical learning. </w:t>
      </w:r>
      <w:r w:rsidR="0010777B">
        <w:t xml:space="preserve">Therefore, evaluations of white adolescents’ beliefs before, during, and after instruction can help produce textured analyses of white students’ interactions with racial messages, rather than assuming that they are simply reproduced. </w:t>
      </w:r>
      <w:r w:rsidR="00E13841">
        <w:t xml:space="preserve">Ultimately, a push </w:t>
      </w:r>
      <w:r w:rsidR="0010777B">
        <w:t>a youth-centered</w:t>
      </w:r>
      <w:r w:rsidR="00E13841">
        <w:t xml:space="preserve"> direction for futures studies will help unlock more accurate estimations of how teachers </w:t>
      </w:r>
      <w:r w:rsidR="0010777B">
        <w:t>influence</w:t>
      </w:r>
      <w:r w:rsidR="00E13841">
        <w:t xml:space="preserve"> the </w:t>
      </w:r>
      <w:r w:rsidR="0010777B">
        <w:t xml:space="preserve">interpretations of white adolescents on American history </w:t>
      </w:r>
    </w:p>
    <w:p w14:paraId="43AD700B" w14:textId="77777777" w:rsidR="009A7591" w:rsidRPr="009A7591" w:rsidRDefault="009A7591" w:rsidP="00AE5F35">
      <w:pPr>
        <w:ind w:firstLine="0"/>
        <w:rPr>
          <w:b/>
          <w:bCs/>
        </w:rPr>
      </w:pPr>
    </w:p>
    <w:p w14:paraId="172A95B9" w14:textId="77777777" w:rsidR="00764FA3" w:rsidRDefault="00764FA3" w:rsidP="009D4455"/>
    <w:p w14:paraId="499218E3" w14:textId="77777777" w:rsidR="00356005" w:rsidRDefault="00356005" w:rsidP="009D4455"/>
    <w:p w14:paraId="52AABECA" w14:textId="77777777" w:rsidR="001A6ECB" w:rsidRDefault="001A6ECB" w:rsidP="009D4455"/>
    <w:p w14:paraId="71E18C22" w14:textId="77777777" w:rsidR="00E10368" w:rsidRPr="000B6D26" w:rsidRDefault="00E10368" w:rsidP="004B4EDE">
      <w:pPr>
        <w:ind w:firstLine="0"/>
      </w:pPr>
    </w:p>
    <w:sectPr w:rsidR="00E10368" w:rsidRPr="000B6D2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210BF" w14:textId="77777777" w:rsidR="00E41B6A" w:rsidRDefault="00E41B6A" w:rsidP="000D121E">
      <w:r>
        <w:separator/>
      </w:r>
    </w:p>
  </w:endnote>
  <w:endnote w:type="continuationSeparator" w:id="0">
    <w:p w14:paraId="1AA71A50" w14:textId="77777777" w:rsidR="00E41B6A" w:rsidRDefault="00E41B6A" w:rsidP="000D1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E39AA1" w14:textId="77777777" w:rsidR="00E41B6A" w:rsidRDefault="00E41B6A" w:rsidP="000D121E">
      <w:r>
        <w:separator/>
      </w:r>
    </w:p>
  </w:footnote>
  <w:footnote w:type="continuationSeparator" w:id="0">
    <w:p w14:paraId="65747F67" w14:textId="77777777" w:rsidR="00E41B6A" w:rsidRDefault="00E41B6A" w:rsidP="000D1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588576"/>
      <w:docPartObj>
        <w:docPartGallery w:val="Page Numbers (Top of Page)"/>
        <w:docPartUnique/>
      </w:docPartObj>
    </w:sdtPr>
    <w:sdtEndPr>
      <w:rPr>
        <w:noProof/>
      </w:rPr>
    </w:sdtEndPr>
    <w:sdtContent>
      <w:p w14:paraId="3BEF40CB" w14:textId="5A8CEE08" w:rsidR="000B6D26" w:rsidRDefault="000B6D2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9154E5" w14:textId="77777777" w:rsidR="000B6D26" w:rsidRDefault="000B6D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05DD"/>
    <w:multiLevelType w:val="hybridMultilevel"/>
    <w:tmpl w:val="D3AC2644"/>
    <w:lvl w:ilvl="0" w:tplc="A266D35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87318"/>
    <w:multiLevelType w:val="hybridMultilevel"/>
    <w:tmpl w:val="8F00597C"/>
    <w:lvl w:ilvl="0" w:tplc="1BA2548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7382466"/>
    <w:multiLevelType w:val="hybridMultilevel"/>
    <w:tmpl w:val="8AB0F0DC"/>
    <w:lvl w:ilvl="0" w:tplc="2D26856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01E68"/>
    <w:multiLevelType w:val="hybridMultilevel"/>
    <w:tmpl w:val="C6B0EB90"/>
    <w:lvl w:ilvl="0" w:tplc="96D4AE42">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4953E5"/>
    <w:multiLevelType w:val="hybridMultilevel"/>
    <w:tmpl w:val="42F66110"/>
    <w:lvl w:ilvl="0" w:tplc="AFD05460">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76638954">
    <w:abstractNumId w:val="3"/>
  </w:num>
  <w:num w:numId="2" w16cid:durableId="1742293263">
    <w:abstractNumId w:val="1"/>
  </w:num>
  <w:num w:numId="3" w16cid:durableId="1934824045">
    <w:abstractNumId w:val="2"/>
  </w:num>
  <w:num w:numId="4" w16cid:durableId="1380784111">
    <w:abstractNumId w:val="4"/>
  </w:num>
  <w:num w:numId="5" w16cid:durableId="323359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96F"/>
    <w:rsid w:val="00005C98"/>
    <w:rsid w:val="00006DDB"/>
    <w:rsid w:val="000157F9"/>
    <w:rsid w:val="00017CDC"/>
    <w:rsid w:val="00020AA0"/>
    <w:rsid w:val="00022942"/>
    <w:rsid w:val="00022A56"/>
    <w:rsid w:val="00023746"/>
    <w:rsid w:val="00027AC2"/>
    <w:rsid w:val="00031F26"/>
    <w:rsid w:val="00033C29"/>
    <w:rsid w:val="00037FA3"/>
    <w:rsid w:val="00060C01"/>
    <w:rsid w:val="00060FAF"/>
    <w:rsid w:val="00061916"/>
    <w:rsid w:val="0006198F"/>
    <w:rsid w:val="00062A9C"/>
    <w:rsid w:val="00067781"/>
    <w:rsid w:val="00071775"/>
    <w:rsid w:val="00071F3D"/>
    <w:rsid w:val="00074547"/>
    <w:rsid w:val="000747CF"/>
    <w:rsid w:val="00076978"/>
    <w:rsid w:val="00081F40"/>
    <w:rsid w:val="00082BCF"/>
    <w:rsid w:val="00082F50"/>
    <w:rsid w:val="00090A3A"/>
    <w:rsid w:val="000919A8"/>
    <w:rsid w:val="000A6AF1"/>
    <w:rsid w:val="000A7281"/>
    <w:rsid w:val="000A7503"/>
    <w:rsid w:val="000B3D52"/>
    <w:rsid w:val="000B44FD"/>
    <w:rsid w:val="000B483F"/>
    <w:rsid w:val="000B6D26"/>
    <w:rsid w:val="000C0313"/>
    <w:rsid w:val="000C17B0"/>
    <w:rsid w:val="000C369C"/>
    <w:rsid w:val="000C3C0D"/>
    <w:rsid w:val="000C48E5"/>
    <w:rsid w:val="000C4AF9"/>
    <w:rsid w:val="000C6D95"/>
    <w:rsid w:val="000D121E"/>
    <w:rsid w:val="000D2E83"/>
    <w:rsid w:val="000D4B46"/>
    <w:rsid w:val="000D5A7D"/>
    <w:rsid w:val="000E2B58"/>
    <w:rsid w:val="000E4E1E"/>
    <w:rsid w:val="000E5CC1"/>
    <w:rsid w:val="000F0DCC"/>
    <w:rsid w:val="000F2FA8"/>
    <w:rsid w:val="0010426E"/>
    <w:rsid w:val="0010777B"/>
    <w:rsid w:val="001132CC"/>
    <w:rsid w:val="00122192"/>
    <w:rsid w:val="00130E38"/>
    <w:rsid w:val="001346F5"/>
    <w:rsid w:val="00141F9C"/>
    <w:rsid w:val="00142A1B"/>
    <w:rsid w:val="00145869"/>
    <w:rsid w:val="0015212C"/>
    <w:rsid w:val="00152BBD"/>
    <w:rsid w:val="00165415"/>
    <w:rsid w:val="001657DB"/>
    <w:rsid w:val="00171258"/>
    <w:rsid w:val="001727DB"/>
    <w:rsid w:val="00172D68"/>
    <w:rsid w:val="00174B22"/>
    <w:rsid w:val="00176C55"/>
    <w:rsid w:val="00181877"/>
    <w:rsid w:val="001845D1"/>
    <w:rsid w:val="00186201"/>
    <w:rsid w:val="00186BAF"/>
    <w:rsid w:val="0019085E"/>
    <w:rsid w:val="00195A03"/>
    <w:rsid w:val="00195C3F"/>
    <w:rsid w:val="00197372"/>
    <w:rsid w:val="001A1123"/>
    <w:rsid w:val="001A3AA6"/>
    <w:rsid w:val="001A3CDB"/>
    <w:rsid w:val="001A4890"/>
    <w:rsid w:val="001A5195"/>
    <w:rsid w:val="001A5292"/>
    <w:rsid w:val="001A58A4"/>
    <w:rsid w:val="001A5C3F"/>
    <w:rsid w:val="001A5D55"/>
    <w:rsid w:val="001A6ECB"/>
    <w:rsid w:val="001A732E"/>
    <w:rsid w:val="001A7B50"/>
    <w:rsid w:val="001B2421"/>
    <w:rsid w:val="001B28D8"/>
    <w:rsid w:val="001B6302"/>
    <w:rsid w:val="001B6879"/>
    <w:rsid w:val="001C223A"/>
    <w:rsid w:val="001C2265"/>
    <w:rsid w:val="001E05D8"/>
    <w:rsid w:val="001F13E5"/>
    <w:rsid w:val="001F41FE"/>
    <w:rsid w:val="001F6757"/>
    <w:rsid w:val="001F6E4B"/>
    <w:rsid w:val="00203003"/>
    <w:rsid w:val="00215821"/>
    <w:rsid w:val="00216289"/>
    <w:rsid w:val="00217C2C"/>
    <w:rsid w:val="00220684"/>
    <w:rsid w:val="00221DAE"/>
    <w:rsid w:val="00222424"/>
    <w:rsid w:val="0022667A"/>
    <w:rsid w:val="00231EB3"/>
    <w:rsid w:val="00236CE4"/>
    <w:rsid w:val="00240B7E"/>
    <w:rsid w:val="0024312D"/>
    <w:rsid w:val="00244D3C"/>
    <w:rsid w:val="00245D3C"/>
    <w:rsid w:val="00252298"/>
    <w:rsid w:val="00256572"/>
    <w:rsid w:val="00257C25"/>
    <w:rsid w:val="0026152C"/>
    <w:rsid w:val="00261D99"/>
    <w:rsid w:val="00263079"/>
    <w:rsid w:val="0026419B"/>
    <w:rsid w:val="00266509"/>
    <w:rsid w:val="00270F02"/>
    <w:rsid w:val="00271AA4"/>
    <w:rsid w:val="00271F33"/>
    <w:rsid w:val="00273AAF"/>
    <w:rsid w:val="0027465B"/>
    <w:rsid w:val="00276EF5"/>
    <w:rsid w:val="002774BC"/>
    <w:rsid w:val="00280345"/>
    <w:rsid w:val="00280C38"/>
    <w:rsid w:val="00280D82"/>
    <w:rsid w:val="00290CD1"/>
    <w:rsid w:val="00292649"/>
    <w:rsid w:val="00296877"/>
    <w:rsid w:val="002A0B80"/>
    <w:rsid w:val="002A3B85"/>
    <w:rsid w:val="002A5EE9"/>
    <w:rsid w:val="002A6E35"/>
    <w:rsid w:val="002B1F22"/>
    <w:rsid w:val="002B2B9A"/>
    <w:rsid w:val="002B4A13"/>
    <w:rsid w:val="002B5220"/>
    <w:rsid w:val="002B58A9"/>
    <w:rsid w:val="002C1ED2"/>
    <w:rsid w:val="002C43AE"/>
    <w:rsid w:val="002C6F5B"/>
    <w:rsid w:val="002C7B4E"/>
    <w:rsid w:val="002D0E2C"/>
    <w:rsid w:val="002D2F74"/>
    <w:rsid w:val="002D5A99"/>
    <w:rsid w:val="002E08B5"/>
    <w:rsid w:val="002E1221"/>
    <w:rsid w:val="002E261C"/>
    <w:rsid w:val="002E3F76"/>
    <w:rsid w:val="002E4C98"/>
    <w:rsid w:val="002E4D9F"/>
    <w:rsid w:val="002E6F30"/>
    <w:rsid w:val="002F0BFE"/>
    <w:rsid w:val="002F2618"/>
    <w:rsid w:val="002F3573"/>
    <w:rsid w:val="00307802"/>
    <w:rsid w:val="003114B4"/>
    <w:rsid w:val="00311843"/>
    <w:rsid w:val="003144D3"/>
    <w:rsid w:val="00314D9E"/>
    <w:rsid w:val="003177B8"/>
    <w:rsid w:val="003178FF"/>
    <w:rsid w:val="00317C19"/>
    <w:rsid w:val="003254BC"/>
    <w:rsid w:val="00326286"/>
    <w:rsid w:val="00326AD8"/>
    <w:rsid w:val="0033191D"/>
    <w:rsid w:val="003367AD"/>
    <w:rsid w:val="00336945"/>
    <w:rsid w:val="00337175"/>
    <w:rsid w:val="003422AE"/>
    <w:rsid w:val="003437D5"/>
    <w:rsid w:val="00350B91"/>
    <w:rsid w:val="00353632"/>
    <w:rsid w:val="00353F53"/>
    <w:rsid w:val="003553FA"/>
    <w:rsid w:val="00356005"/>
    <w:rsid w:val="00356ACA"/>
    <w:rsid w:val="0035710A"/>
    <w:rsid w:val="00357E6C"/>
    <w:rsid w:val="00360BC5"/>
    <w:rsid w:val="00360CBE"/>
    <w:rsid w:val="00360E79"/>
    <w:rsid w:val="0036463C"/>
    <w:rsid w:val="00366A58"/>
    <w:rsid w:val="003719DC"/>
    <w:rsid w:val="00371D88"/>
    <w:rsid w:val="00372C66"/>
    <w:rsid w:val="00381F60"/>
    <w:rsid w:val="00382675"/>
    <w:rsid w:val="00382D4D"/>
    <w:rsid w:val="003841EE"/>
    <w:rsid w:val="00391BE1"/>
    <w:rsid w:val="00392E7F"/>
    <w:rsid w:val="00392ED1"/>
    <w:rsid w:val="00393343"/>
    <w:rsid w:val="003934E2"/>
    <w:rsid w:val="00393C82"/>
    <w:rsid w:val="00394D73"/>
    <w:rsid w:val="00396963"/>
    <w:rsid w:val="003A2361"/>
    <w:rsid w:val="003A7ADB"/>
    <w:rsid w:val="003A7E58"/>
    <w:rsid w:val="003B1CDE"/>
    <w:rsid w:val="003B3991"/>
    <w:rsid w:val="003B6352"/>
    <w:rsid w:val="003B66F9"/>
    <w:rsid w:val="003B7EF5"/>
    <w:rsid w:val="003D3665"/>
    <w:rsid w:val="003D5D25"/>
    <w:rsid w:val="003D5FB6"/>
    <w:rsid w:val="003E2CA6"/>
    <w:rsid w:val="003E407A"/>
    <w:rsid w:val="003E436E"/>
    <w:rsid w:val="003E5188"/>
    <w:rsid w:val="003E53A7"/>
    <w:rsid w:val="003F2140"/>
    <w:rsid w:val="003F21C7"/>
    <w:rsid w:val="004030A3"/>
    <w:rsid w:val="0041269F"/>
    <w:rsid w:val="0041313D"/>
    <w:rsid w:val="00415828"/>
    <w:rsid w:val="00415BDD"/>
    <w:rsid w:val="00420E35"/>
    <w:rsid w:val="00421040"/>
    <w:rsid w:val="0042396A"/>
    <w:rsid w:val="00427787"/>
    <w:rsid w:val="00433287"/>
    <w:rsid w:val="0043357B"/>
    <w:rsid w:val="00434933"/>
    <w:rsid w:val="0043597F"/>
    <w:rsid w:val="00437AEA"/>
    <w:rsid w:val="00444247"/>
    <w:rsid w:val="0044542F"/>
    <w:rsid w:val="004551B5"/>
    <w:rsid w:val="004626C7"/>
    <w:rsid w:val="004637E9"/>
    <w:rsid w:val="0046453A"/>
    <w:rsid w:val="004716AA"/>
    <w:rsid w:val="0047264C"/>
    <w:rsid w:val="00477B99"/>
    <w:rsid w:val="00483239"/>
    <w:rsid w:val="004848FB"/>
    <w:rsid w:val="00485889"/>
    <w:rsid w:val="00486E4B"/>
    <w:rsid w:val="00491769"/>
    <w:rsid w:val="004923D1"/>
    <w:rsid w:val="004A1ADD"/>
    <w:rsid w:val="004A5183"/>
    <w:rsid w:val="004B1F0C"/>
    <w:rsid w:val="004B3727"/>
    <w:rsid w:val="004B39CC"/>
    <w:rsid w:val="004B4EDE"/>
    <w:rsid w:val="004B7DCB"/>
    <w:rsid w:val="004C0B7B"/>
    <w:rsid w:val="004C0D09"/>
    <w:rsid w:val="004C139D"/>
    <w:rsid w:val="004C1618"/>
    <w:rsid w:val="004C3BB2"/>
    <w:rsid w:val="004C3C77"/>
    <w:rsid w:val="004C3EBA"/>
    <w:rsid w:val="004C5986"/>
    <w:rsid w:val="004C5BF6"/>
    <w:rsid w:val="004D2FD3"/>
    <w:rsid w:val="004E47A4"/>
    <w:rsid w:val="004E6DAC"/>
    <w:rsid w:val="004F35E8"/>
    <w:rsid w:val="004F4A51"/>
    <w:rsid w:val="004F5573"/>
    <w:rsid w:val="00501789"/>
    <w:rsid w:val="0050769D"/>
    <w:rsid w:val="005117E7"/>
    <w:rsid w:val="00511EA8"/>
    <w:rsid w:val="00515DA2"/>
    <w:rsid w:val="005162CC"/>
    <w:rsid w:val="00517EA2"/>
    <w:rsid w:val="00521B2F"/>
    <w:rsid w:val="00521BC0"/>
    <w:rsid w:val="005224D5"/>
    <w:rsid w:val="00530605"/>
    <w:rsid w:val="0053112D"/>
    <w:rsid w:val="00534E5A"/>
    <w:rsid w:val="00535A50"/>
    <w:rsid w:val="00543533"/>
    <w:rsid w:val="00546EC7"/>
    <w:rsid w:val="00550DD9"/>
    <w:rsid w:val="00556D23"/>
    <w:rsid w:val="00560AE9"/>
    <w:rsid w:val="00561D01"/>
    <w:rsid w:val="005629BD"/>
    <w:rsid w:val="0056519A"/>
    <w:rsid w:val="00567D26"/>
    <w:rsid w:val="005726D4"/>
    <w:rsid w:val="0058482A"/>
    <w:rsid w:val="00590AC1"/>
    <w:rsid w:val="005911D2"/>
    <w:rsid w:val="005944FA"/>
    <w:rsid w:val="0059505E"/>
    <w:rsid w:val="005969EA"/>
    <w:rsid w:val="00596D2C"/>
    <w:rsid w:val="005A1ACF"/>
    <w:rsid w:val="005A2316"/>
    <w:rsid w:val="005A2CA8"/>
    <w:rsid w:val="005A7C96"/>
    <w:rsid w:val="005B4673"/>
    <w:rsid w:val="005B5D70"/>
    <w:rsid w:val="005C20D1"/>
    <w:rsid w:val="005C39B2"/>
    <w:rsid w:val="005C658D"/>
    <w:rsid w:val="005D3905"/>
    <w:rsid w:val="005E24AB"/>
    <w:rsid w:val="0060078E"/>
    <w:rsid w:val="00603825"/>
    <w:rsid w:val="00612172"/>
    <w:rsid w:val="006130EA"/>
    <w:rsid w:val="006221F3"/>
    <w:rsid w:val="00623E73"/>
    <w:rsid w:val="00623FA4"/>
    <w:rsid w:val="00626AA8"/>
    <w:rsid w:val="00632FBE"/>
    <w:rsid w:val="006404C6"/>
    <w:rsid w:val="00640667"/>
    <w:rsid w:val="00640B1E"/>
    <w:rsid w:val="00643589"/>
    <w:rsid w:val="00645C1A"/>
    <w:rsid w:val="00646796"/>
    <w:rsid w:val="00650516"/>
    <w:rsid w:val="006519F6"/>
    <w:rsid w:val="006558B5"/>
    <w:rsid w:val="0065704B"/>
    <w:rsid w:val="00661126"/>
    <w:rsid w:val="00661172"/>
    <w:rsid w:val="006713FC"/>
    <w:rsid w:val="00671A4A"/>
    <w:rsid w:val="00673272"/>
    <w:rsid w:val="00676A12"/>
    <w:rsid w:val="00680BE6"/>
    <w:rsid w:val="00683BB0"/>
    <w:rsid w:val="0069196F"/>
    <w:rsid w:val="006A0952"/>
    <w:rsid w:val="006A2409"/>
    <w:rsid w:val="006A5597"/>
    <w:rsid w:val="006A60A0"/>
    <w:rsid w:val="006A63BE"/>
    <w:rsid w:val="006B4FDF"/>
    <w:rsid w:val="006B7544"/>
    <w:rsid w:val="006C1372"/>
    <w:rsid w:val="006C216C"/>
    <w:rsid w:val="006C3D25"/>
    <w:rsid w:val="006C72AF"/>
    <w:rsid w:val="006C76C9"/>
    <w:rsid w:val="006D17A0"/>
    <w:rsid w:val="006D5A99"/>
    <w:rsid w:val="006D7A5B"/>
    <w:rsid w:val="006E34F5"/>
    <w:rsid w:val="006E71B2"/>
    <w:rsid w:val="006F6E89"/>
    <w:rsid w:val="007002B4"/>
    <w:rsid w:val="0070332E"/>
    <w:rsid w:val="0071111E"/>
    <w:rsid w:val="007111B5"/>
    <w:rsid w:val="00711B77"/>
    <w:rsid w:val="00717E67"/>
    <w:rsid w:val="00720F46"/>
    <w:rsid w:val="00725593"/>
    <w:rsid w:val="007262EC"/>
    <w:rsid w:val="007349E4"/>
    <w:rsid w:val="0074146B"/>
    <w:rsid w:val="0074267C"/>
    <w:rsid w:val="00745190"/>
    <w:rsid w:val="00752914"/>
    <w:rsid w:val="00753235"/>
    <w:rsid w:val="00753B62"/>
    <w:rsid w:val="00756217"/>
    <w:rsid w:val="00757D39"/>
    <w:rsid w:val="00757FDE"/>
    <w:rsid w:val="0076245C"/>
    <w:rsid w:val="0076292B"/>
    <w:rsid w:val="00763D8C"/>
    <w:rsid w:val="00764FA3"/>
    <w:rsid w:val="00765524"/>
    <w:rsid w:val="00771DE6"/>
    <w:rsid w:val="00777DBF"/>
    <w:rsid w:val="007819EF"/>
    <w:rsid w:val="0078235F"/>
    <w:rsid w:val="007875D2"/>
    <w:rsid w:val="007879AA"/>
    <w:rsid w:val="007906B2"/>
    <w:rsid w:val="007913B0"/>
    <w:rsid w:val="00791C2C"/>
    <w:rsid w:val="007A1958"/>
    <w:rsid w:val="007A3CA3"/>
    <w:rsid w:val="007A456E"/>
    <w:rsid w:val="007B1779"/>
    <w:rsid w:val="007B17F2"/>
    <w:rsid w:val="007B2EED"/>
    <w:rsid w:val="007B5719"/>
    <w:rsid w:val="007B681D"/>
    <w:rsid w:val="007B7839"/>
    <w:rsid w:val="007C027E"/>
    <w:rsid w:val="007C0D19"/>
    <w:rsid w:val="007D0708"/>
    <w:rsid w:val="007D08B9"/>
    <w:rsid w:val="007D77F9"/>
    <w:rsid w:val="007E5DC9"/>
    <w:rsid w:val="007E5DDD"/>
    <w:rsid w:val="00800A2D"/>
    <w:rsid w:val="00802E7F"/>
    <w:rsid w:val="00805EC7"/>
    <w:rsid w:val="008063DF"/>
    <w:rsid w:val="00806B5C"/>
    <w:rsid w:val="00807939"/>
    <w:rsid w:val="00810ADC"/>
    <w:rsid w:val="00812FB9"/>
    <w:rsid w:val="00814816"/>
    <w:rsid w:val="0081667B"/>
    <w:rsid w:val="00816C22"/>
    <w:rsid w:val="00817F3D"/>
    <w:rsid w:val="008240F3"/>
    <w:rsid w:val="00833E41"/>
    <w:rsid w:val="00840D83"/>
    <w:rsid w:val="00843241"/>
    <w:rsid w:val="0084404D"/>
    <w:rsid w:val="00847041"/>
    <w:rsid w:val="0085121F"/>
    <w:rsid w:val="008538EF"/>
    <w:rsid w:val="00854E4A"/>
    <w:rsid w:val="0085511C"/>
    <w:rsid w:val="00855248"/>
    <w:rsid w:val="00855511"/>
    <w:rsid w:val="00862134"/>
    <w:rsid w:val="00867A14"/>
    <w:rsid w:val="008706C4"/>
    <w:rsid w:val="00871269"/>
    <w:rsid w:val="0087193A"/>
    <w:rsid w:val="00872467"/>
    <w:rsid w:val="00894D3D"/>
    <w:rsid w:val="0089614A"/>
    <w:rsid w:val="00896665"/>
    <w:rsid w:val="00897618"/>
    <w:rsid w:val="008A0CF6"/>
    <w:rsid w:val="008B1C8C"/>
    <w:rsid w:val="008B3430"/>
    <w:rsid w:val="008B5BF9"/>
    <w:rsid w:val="008C13CE"/>
    <w:rsid w:val="008C3DA3"/>
    <w:rsid w:val="008C4267"/>
    <w:rsid w:val="008D1DA8"/>
    <w:rsid w:val="008D2C75"/>
    <w:rsid w:val="008D5068"/>
    <w:rsid w:val="008D5B21"/>
    <w:rsid w:val="008D7CFE"/>
    <w:rsid w:val="008E54D9"/>
    <w:rsid w:val="008E57E0"/>
    <w:rsid w:val="008F0C2A"/>
    <w:rsid w:val="008F1F56"/>
    <w:rsid w:val="008F31CE"/>
    <w:rsid w:val="008F763F"/>
    <w:rsid w:val="009056A3"/>
    <w:rsid w:val="00906643"/>
    <w:rsid w:val="009114E3"/>
    <w:rsid w:val="00911C1F"/>
    <w:rsid w:val="009127C3"/>
    <w:rsid w:val="00913399"/>
    <w:rsid w:val="00914908"/>
    <w:rsid w:val="00917937"/>
    <w:rsid w:val="0092103D"/>
    <w:rsid w:val="00922C39"/>
    <w:rsid w:val="009262F6"/>
    <w:rsid w:val="00926DC5"/>
    <w:rsid w:val="00927205"/>
    <w:rsid w:val="00927B41"/>
    <w:rsid w:val="00932773"/>
    <w:rsid w:val="00932F42"/>
    <w:rsid w:val="00934497"/>
    <w:rsid w:val="00936273"/>
    <w:rsid w:val="00943C98"/>
    <w:rsid w:val="009463FD"/>
    <w:rsid w:val="00947482"/>
    <w:rsid w:val="0094753B"/>
    <w:rsid w:val="0095290A"/>
    <w:rsid w:val="00953F9E"/>
    <w:rsid w:val="00957EF7"/>
    <w:rsid w:val="00961427"/>
    <w:rsid w:val="0096208B"/>
    <w:rsid w:val="009652ED"/>
    <w:rsid w:val="00965E0C"/>
    <w:rsid w:val="00966B39"/>
    <w:rsid w:val="009735B2"/>
    <w:rsid w:val="0097650F"/>
    <w:rsid w:val="00984692"/>
    <w:rsid w:val="009850EE"/>
    <w:rsid w:val="00985854"/>
    <w:rsid w:val="00986FE4"/>
    <w:rsid w:val="00987850"/>
    <w:rsid w:val="00996B57"/>
    <w:rsid w:val="00996D8B"/>
    <w:rsid w:val="009A1B17"/>
    <w:rsid w:val="009A31F0"/>
    <w:rsid w:val="009A3226"/>
    <w:rsid w:val="009A7591"/>
    <w:rsid w:val="009B0018"/>
    <w:rsid w:val="009B24DB"/>
    <w:rsid w:val="009B2A29"/>
    <w:rsid w:val="009B4157"/>
    <w:rsid w:val="009B6C1C"/>
    <w:rsid w:val="009B72BE"/>
    <w:rsid w:val="009B7B7A"/>
    <w:rsid w:val="009C3010"/>
    <w:rsid w:val="009C582B"/>
    <w:rsid w:val="009C6B01"/>
    <w:rsid w:val="009D005E"/>
    <w:rsid w:val="009D1E59"/>
    <w:rsid w:val="009D4455"/>
    <w:rsid w:val="009D58D4"/>
    <w:rsid w:val="009D5D26"/>
    <w:rsid w:val="009E2ADB"/>
    <w:rsid w:val="009E4460"/>
    <w:rsid w:val="009E6A9D"/>
    <w:rsid w:val="009F0AC2"/>
    <w:rsid w:val="009F6D4F"/>
    <w:rsid w:val="009F6F46"/>
    <w:rsid w:val="00A0093B"/>
    <w:rsid w:val="00A035B3"/>
    <w:rsid w:val="00A05661"/>
    <w:rsid w:val="00A11D9E"/>
    <w:rsid w:val="00A164C9"/>
    <w:rsid w:val="00A17C20"/>
    <w:rsid w:val="00A202F4"/>
    <w:rsid w:val="00A209C8"/>
    <w:rsid w:val="00A2116A"/>
    <w:rsid w:val="00A22397"/>
    <w:rsid w:val="00A24615"/>
    <w:rsid w:val="00A2511D"/>
    <w:rsid w:val="00A30F97"/>
    <w:rsid w:val="00A32F1A"/>
    <w:rsid w:val="00A408A9"/>
    <w:rsid w:val="00A40CBC"/>
    <w:rsid w:val="00A44655"/>
    <w:rsid w:val="00A44AC5"/>
    <w:rsid w:val="00A45AC3"/>
    <w:rsid w:val="00A45CB8"/>
    <w:rsid w:val="00A51017"/>
    <w:rsid w:val="00A51F6E"/>
    <w:rsid w:val="00A5355D"/>
    <w:rsid w:val="00A5364F"/>
    <w:rsid w:val="00A5454C"/>
    <w:rsid w:val="00A54EAB"/>
    <w:rsid w:val="00A555B6"/>
    <w:rsid w:val="00A56761"/>
    <w:rsid w:val="00A57EA8"/>
    <w:rsid w:val="00A61D7E"/>
    <w:rsid w:val="00A62A37"/>
    <w:rsid w:val="00A67422"/>
    <w:rsid w:val="00A678FE"/>
    <w:rsid w:val="00A706D6"/>
    <w:rsid w:val="00A70980"/>
    <w:rsid w:val="00A744DA"/>
    <w:rsid w:val="00A747A8"/>
    <w:rsid w:val="00A74FCB"/>
    <w:rsid w:val="00A7574C"/>
    <w:rsid w:val="00A80B58"/>
    <w:rsid w:val="00A80D3A"/>
    <w:rsid w:val="00A81016"/>
    <w:rsid w:val="00A84023"/>
    <w:rsid w:val="00A84721"/>
    <w:rsid w:val="00A8514B"/>
    <w:rsid w:val="00A9097C"/>
    <w:rsid w:val="00A94A81"/>
    <w:rsid w:val="00AA15ED"/>
    <w:rsid w:val="00AA49F9"/>
    <w:rsid w:val="00AA6B62"/>
    <w:rsid w:val="00AB266E"/>
    <w:rsid w:val="00AB2E99"/>
    <w:rsid w:val="00AB5C29"/>
    <w:rsid w:val="00AB6202"/>
    <w:rsid w:val="00AB65E2"/>
    <w:rsid w:val="00AB7FE7"/>
    <w:rsid w:val="00AC0227"/>
    <w:rsid w:val="00AC180A"/>
    <w:rsid w:val="00AD15C3"/>
    <w:rsid w:val="00AD47A2"/>
    <w:rsid w:val="00AD7E87"/>
    <w:rsid w:val="00AD7F52"/>
    <w:rsid w:val="00AE5F35"/>
    <w:rsid w:val="00AF10EC"/>
    <w:rsid w:val="00AF2520"/>
    <w:rsid w:val="00AF35AF"/>
    <w:rsid w:val="00AF7045"/>
    <w:rsid w:val="00AF74E5"/>
    <w:rsid w:val="00B03E83"/>
    <w:rsid w:val="00B040DB"/>
    <w:rsid w:val="00B07309"/>
    <w:rsid w:val="00B10A1B"/>
    <w:rsid w:val="00B11204"/>
    <w:rsid w:val="00B119C6"/>
    <w:rsid w:val="00B15A5E"/>
    <w:rsid w:val="00B305F4"/>
    <w:rsid w:val="00B30973"/>
    <w:rsid w:val="00B40167"/>
    <w:rsid w:val="00B42613"/>
    <w:rsid w:val="00B449DA"/>
    <w:rsid w:val="00B45454"/>
    <w:rsid w:val="00B4757B"/>
    <w:rsid w:val="00B51429"/>
    <w:rsid w:val="00B51957"/>
    <w:rsid w:val="00B566E4"/>
    <w:rsid w:val="00B56B20"/>
    <w:rsid w:val="00B63029"/>
    <w:rsid w:val="00B726E0"/>
    <w:rsid w:val="00B75812"/>
    <w:rsid w:val="00B767E8"/>
    <w:rsid w:val="00B87046"/>
    <w:rsid w:val="00B908B5"/>
    <w:rsid w:val="00B93795"/>
    <w:rsid w:val="00B95AB6"/>
    <w:rsid w:val="00BA3294"/>
    <w:rsid w:val="00BA424B"/>
    <w:rsid w:val="00BA783F"/>
    <w:rsid w:val="00BB1EAB"/>
    <w:rsid w:val="00BB3926"/>
    <w:rsid w:val="00BB717D"/>
    <w:rsid w:val="00BB75B9"/>
    <w:rsid w:val="00BB7D6E"/>
    <w:rsid w:val="00BC1A32"/>
    <w:rsid w:val="00BC1D42"/>
    <w:rsid w:val="00BC497E"/>
    <w:rsid w:val="00BC4AFC"/>
    <w:rsid w:val="00BD16E3"/>
    <w:rsid w:val="00BD41CB"/>
    <w:rsid w:val="00BD651A"/>
    <w:rsid w:val="00BE1C05"/>
    <w:rsid w:val="00BE429E"/>
    <w:rsid w:val="00BE5379"/>
    <w:rsid w:val="00BE5A92"/>
    <w:rsid w:val="00BE6470"/>
    <w:rsid w:val="00BE699C"/>
    <w:rsid w:val="00BE7C21"/>
    <w:rsid w:val="00BF147F"/>
    <w:rsid w:val="00BF15CB"/>
    <w:rsid w:val="00C155E3"/>
    <w:rsid w:val="00C15BDC"/>
    <w:rsid w:val="00C1686A"/>
    <w:rsid w:val="00C225B0"/>
    <w:rsid w:val="00C25549"/>
    <w:rsid w:val="00C30950"/>
    <w:rsid w:val="00C33281"/>
    <w:rsid w:val="00C337D2"/>
    <w:rsid w:val="00C33887"/>
    <w:rsid w:val="00C34DAF"/>
    <w:rsid w:val="00C37960"/>
    <w:rsid w:val="00C4040F"/>
    <w:rsid w:val="00C51B24"/>
    <w:rsid w:val="00C52149"/>
    <w:rsid w:val="00C60040"/>
    <w:rsid w:val="00C6691A"/>
    <w:rsid w:val="00C70159"/>
    <w:rsid w:val="00C8214B"/>
    <w:rsid w:val="00C83CA4"/>
    <w:rsid w:val="00C86B56"/>
    <w:rsid w:val="00C87411"/>
    <w:rsid w:val="00C901B3"/>
    <w:rsid w:val="00C9332E"/>
    <w:rsid w:val="00C9735A"/>
    <w:rsid w:val="00CA114A"/>
    <w:rsid w:val="00CA16CC"/>
    <w:rsid w:val="00CA3686"/>
    <w:rsid w:val="00CA42D2"/>
    <w:rsid w:val="00CA6B6E"/>
    <w:rsid w:val="00CA7659"/>
    <w:rsid w:val="00CA7AE2"/>
    <w:rsid w:val="00CA7C7B"/>
    <w:rsid w:val="00CB05B9"/>
    <w:rsid w:val="00CB1604"/>
    <w:rsid w:val="00CB3713"/>
    <w:rsid w:val="00CB3BAB"/>
    <w:rsid w:val="00CB5491"/>
    <w:rsid w:val="00CC4B0F"/>
    <w:rsid w:val="00CC516B"/>
    <w:rsid w:val="00CD0E1F"/>
    <w:rsid w:val="00CD0FEF"/>
    <w:rsid w:val="00CD2CE6"/>
    <w:rsid w:val="00CD408B"/>
    <w:rsid w:val="00CE18DD"/>
    <w:rsid w:val="00CE2BAC"/>
    <w:rsid w:val="00CF1A1D"/>
    <w:rsid w:val="00CF3FF0"/>
    <w:rsid w:val="00D0798B"/>
    <w:rsid w:val="00D12D9C"/>
    <w:rsid w:val="00D13CB2"/>
    <w:rsid w:val="00D150B2"/>
    <w:rsid w:val="00D1510B"/>
    <w:rsid w:val="00D21BC9"/>
    <w:rsid w:val="00D22295"/>
    <w:rsid w:val="00D2468C"/>
    <w:rsid w:val="00D24CB9"/>
    <w:rsid w:val="00D370F2"/>
    <w:rsid w:val="00D4053F"/>
    <w:rsid w:val="00D42400"/>
    <w:rsid w:val="00D46E72"/>
    <w:rsid w:val="00D5303C"/>
    <w:rsid w:val="00D65840"/>
    <w:rsid w:val="00D74844"/>
    <w:rsid w:val="00D75D3D"/>
    <w:rsid w:val="00D76155"/>
    <w:rsid w:val="00D76529"/>
    <w:rsid w:val="00D84E80"/>
    <w:rsid w:val="00D87F2F"/>
    <w:rsid w:val="00D9126E"/>
    <w:rsid w:val="00D912DA"/>
    <w:rsid w:val="00DA0450"/>
    <w:rsid w:val="00DA05DA"/>
    <w:rsid w:val="00DA4BC6"/>
    <w:rsid w:val="00DA5405"/>
    <w:rsid w:val="00DA5A2A"/>
    <w:rsid w:val="00DA662B"/>
    <w:rsid w:val="00DA6BF4"/>
    <w:rsid w:val="00DA73D3"/>
    <w:rsid w:val="00DB141E"/>
    <w:rsid w:val="00DB2A9A"/>
    <w:rsid w:val="00DB3609"/>
    <w:rsid w:val="00DB657A"/>
    <w:rsid w:val="00DC0102"/>
    <w:rsid w:val="00DC244D"/>
    <w:rsid w:val="00DC2CB4"/>
    <w:rsid w:val="00DC2F60"/>
    <w:rsid w:val="00DC2F7B"/>
    <w:rsid w:val="00DC4E9A"/>
    <w:rsid w:val="00DC52C6"/>
    <w:rsid w:val="00DC5840"/>
    <w:rsid w:val="00DC6360"/>
    <w:rsid w:val="00DD3E77"/>
    <w:rsid w:val="00DD3F50"/>
    <w:rsid w:val="00DD4924"/>
    <w:rsid w:val="00DE08F0"/>
    <w:rsid w:val="00DE27B1"/>
    <w:rsid w:val="00DE3769"/>
    <w:rsid w:val="00DE48AB"/>
    <w:rsid w:val="00DE4E7B"/>
    <w:rsid w:val="00DE5F57"/>
    <w:rsid w:val="00DF0C2D"/>
    <w:rsid w:val="00DF2100"/>
    <w:rsid w:val="00DF2203"/>
    <w:rsid w:val="00DF4DAF"/>
    <w:rsid w:val="00DF6075"/>
    <w:rsid w:val="00E0471A"/>
    <w:rsid w:val="00E10368"/>
    <w:rsid w:val="00E10B40"/>
    <w:rsid w:val="00E10F98"/>
    <w:rsid w:val="00E12650"/>
    <w:rsid w:val="00E130BA"/>
    <w:rsid w:val="00E13841"/>
    <w:rsid w:val="00E16A11"/>
    <w:rsid w:val="00E20A52"/>
    <w:rsid w:val="00E22CA0"/>
    <w:rsid w:val="00E30D49"/>
    <w:rsid w:val="00E3206A"/>
    <w:rsid w:val="00E3461F"/>
    <w:rsid w:val="00E3521A"/>
    <w:rsid w:val="00E36903"/>
    <w:rsid w:val="00E41B6A"/>
    <w:rsid w:val="00E44916"/>
    <w:rsid w:val="00E4609A"/>
    <w:rsid w:val="00E477D8"/>
    <w:rsid w:val="00E504C1"/>
    <w:rsid w:val="00E5186F"/>
    <w:rsid w:val="00E61583"/>
    <w:rsid w:val="00E622BF"/>
    <w:rsid w:val="00E70B90"/>
    <w:rsid w:val="00E8088F"/>
    <w:rsid w:val="00E8544C"/>
    <w:rsid w:val="00E9640A"/>
    <w:rsid w:val="00EA0C19"/>
    <w:rsid w:val="00EA226A"/>
    <w:rsid w:val="00EA2420"/>
    <w:rsid w:val="00EA4CEF"/>
    <w:rsid w:val="00EA4D92"/>
    <w:rsid w:val="00EB6064"/>
    <w:rsid w:val="00EB6EEA"/>
    <w:rsid w:val="00EC29DE"/>
    <w:rsid w:val="00EC4EDB"/>
    <w:rsid w:val="00EC72D8"/>
    <w:rsid w:val="00EC7F75"/>
    <w:rsid w:val="00ED0DEC"/>
    <w:rsid w:val="00EE0474"/>
    <w:rsid w:val="00EE0B9D"/>
    <w:rsid w:val="00EE3583"/>
    <w:rsid w:val="00EE3D54"/>
    <w:rsid w:val="00EE48A6"/>
    <w:rsid w:val="00EE5494"/>
    <w:rsid w:val="00EE748F"/>
    <w:rsid w:val="00EE787E"/>
    <w:rsid w:val="00EF0E10"/>
    <w:rsid w:val="00EF2C60"/>
    <w:rsid w:val="00EF304D"/>
    <w:rsid w:val="00EF7277"/>
    <w:rsid w:val="00EF7CBE"/>
    <w:rsid w:val="00F02BAC"/>
    <w:rsid w:val="00F04558"/>
    <w:rsid w:val="00F10604"/>
    <w:rsid w:val="00F12761"/>
    <w:rsid w:val="00F162F7"/>
    <w:rsid w:val="00F166BC"/>
    <w:rsid w:val="00F17EE3"/>
    <w:rsid w:val="00F20636"/>
    <w:rsid w:val="00F20BB1"/>
    <w:rsid w:val="00F216DF"/>
    <w:rsid w:val="00F252E8"/>
    <w:rsid w:val="00F26823"/>
    <w:rsid w:val="00F368D9"/>
    <w:rsid w:val="00F41481"/>
    <w:rsid w:val="00F438B5"/>
    <w:rsid w:val="00F43EF1"/>
    <w:rsid w:val="00F45669"/>
    <w:rsid w:val="00F55441"/>
    <w:rsid w:val="00F57B57"/>
    <w:rsid w:val="00F652F7"/>
    <w:rsid w:val="00F72BA8"/>
    <w:rsid w:val="00F87E39"/>
    <w:rsid w:val="00F910FC"/>
    <w:rsid w:val="00FA36C3"/>
    <w:rsid w:val="00FA61ED"/>
    <w:rsid w:val="00FB165C"/>
    <w:rsid w:val="00FB423A"/>
    <w:rsid w:val="00FC05B2"/>
    <w:rsid w:val="00FC0D8B"/>
    <w:rsid w:val="00FC3C61"/>
    <w:rsid w:val="00FC6817"/>
    <w:rsid w:val="00FD05B8"/>
    <w:rsid w:val="00FD17A6"/>
    <w:rsid w:val="00FD372E"/>
    <w:rsid w:val="00FD41C0"/>
    <w:rsid w:val="00FE0B6F"/>
    <w:rsid w:val="00FE3420"/>
    <w:rsid w:val="00FE4368"/>
    <w:rsid w:val="00FE5E46"/>
    <w:rsid w:val="00FE6D38"/>
    <w:rsid w:val="00FF4A91"/>
    <w:rsid w:val="00FF64DE"/>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B178F"/>
  <w15:chartTrackingRefBased/>
  <w15:docId w15:val="{BAA3444C-4509-44BF-8925-3AE3B81C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21E"/>
    <w:pPr>
      <w:spacing w:before="192" w:after="192" w:line="480" w:lineRule="auto"/>
      <w:ind w:firstLine="720"/>
    </w:pPr>
    <w:rPr>
      <w:rFonts w:ascii="Times New Roman" w:eastAsia="Times New Roman" w:hAnsi="Times New Roman" w:cs="Times New Roman"/>
      <w:color w:val="333333"/>
      <w:sz w:val="24"/>
      <w:szCs w:val="24"/>
    </w:rPr>
  </w:style>
  <w:style w:type="paragraph" w:styleId="Heading1">
    <w:name w:val="heading 1"/>
    <w:basedOn w:val="Normal"/>
    <w:next w:val="Normal"/>
    <w:link w:val="Heading1Char"/>
    <w:uiPriority w:val="9"/>
    <w:qFormat/>
    <w:rsid w:val="00B908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45AC3"/>
    <w:pPr>
      <w:spacing w:before="100" w:beforeAutospacing="1" w:after="100" w:afterAutospacing="1" w:line="240" w:lineRule="auto"/>
      <w:outlineLvl w:val="1"/>
    </w:pPr>
    <w:rPr>
      <w:b/>
      <w:bCs/>
      <w:sz w:val="36"/>
      <w:szCs w:val="36"/>
    </w:rPr>
  </w:style>
  <w:style w:type="paragraph" w:styleId="Heading3">
    <w:name w:val="heading 3"/>
    <w:basedOn w:val="Normal"/>
    <w:link w:val="Heading3Char"/>
    <w:uiPriority w:val="9"/>
    <w:qFormat/>
    <w:rsid w:val="00A45AC3"/>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D65840"/>
    <w:pPr>
      <w:keepNext/>
      <w:keepLines/>
      <w:spacing w:before="480" w:after="240" w:line="240" w:lineRule="auto"/>
      <w:jc w:val="center"/>
    </w:pPr>
    <w:rPr>
      <w:rFonts w:ascii="Garamond" w:eastAsiaTheme="majorEastAsia" w:hAnsi="Garamond" w:cstheme="majorBidi"/>
      <w:b/>
      <w:bCs/>
      <w:sz w:val="36"/>
      <w:szCs w:val="36"/>
    </w:rPr>
  </w:style>
  <w:style w:type="character" w:customStyle="1" w:styleId="TitleChar">
    <w:name w:val="Title Char"/>
    <w:basedOn w:val="DefaultParagraphFont"/>
    <w:link w:val="Title"/>
    <w:rsid w:val="00D65840"/>
    <w:rPr>
      <w:rFonts w:ascii="Garamond" w:eastAsiaTheme="majorEastAsia" w:hAnsi="Garamond" w:cstheme="majorBidi"/>
      <w:b/>
      <w:bCs/>
      <w:sz w:val="36"/>
      <w:szCs w:val="36"/>
    </w:rPr>
  </w:style>
  <w:style w:type="paragraph" w:styleId="BodyText">
    <w:name w:val="Body Text"/>
    <w:basedOn w:val="Normal"/>
    <w:link w:val="BodyTextChar"/>
    <w:uiPriority w:val="99"/>
    <w:semiHidden/>
    <w:unhideWhenUsed/>
    <w:rsid w:val="00D65840"/>
    <w:pPr>
      <w:spacing w:after="120"/>
    </w:pPr>
  </w:style>
  <w:style w:type="character" w:customStyle="1" w:styleId="BodyTextChar">
    <w:name w:val="Body Text Char"/>
    <w:basedOn w:val="DefaultParagraphFont"/>
    <w:link w:val="BodyText"/>
    <w:uiPriority w:val="99"/>
    <w:semiHidden/>
    <w:rsid w:val="00D65840"/>
  </w:style>
  <w:style w:type="character" w:customStyle="1" w:styleId="Heading2Char">
    <w:name w:val="Heading 2 Char"/>
    <w:basedOn w:val="DefaultParagraphFont"/>
    <w:link w:val="Heading2"/>
    <w:uiPriority w:val="9"/>
    <w:rsid w:val="00A45AC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45AC3"/>
    <w:rPr>
      <w:rFonts w:ascii="Times New Roman" w:eastAsia="Times New Roman" w:hAnsi="Times New Roman" w:cs="Times New Roman"/>
      <w:b/>
      <w:bCs/>
      <w:sz w:val="27"/>
      <w:szCs w:val="27"/>
    </w:rPr>
  </w:style>
  <w:style w:type="paragraph" w:customStyle="1" w:styleId="md-end-block">
    <w:name w:val="md-end-block"/>
    <w:basedOn w:val="Normal"/>
    <w:rsid w:val="00A45AC3"/>
    <w:pPr>
      <w:spacing w:before="100" w:beforeAutospacing="1" w:after="100" w:afterAutospacing="1" w:line="240" w:lineRule="auto"/>
    </w:pPr>
  </w:style>
  <w:style w:type="character" w:customStyle="1" w:styleId="md-plain">
    <w:name w:val="md-plain"/>
    <w:basedOn w:val="DefaultParagraphFont"/>
    <w:rsid w:val="00A45AC3"/>
  </w:style>
  <w:style w:type="paragraph" w:styleId="Header">
    <w:name w:val="header"/>
    <w:basedOn w:val="Normal"/>
    <w:link w:val="HeaderChar"/>
    <w:uiPriority w:val="99"/>
    <w:unhideWhenUsed/>
    <w:rsid w:val="00181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877"/>
  </w:style>
  <w:style w:type="paragraph" w:styleId="Footer">
    <w:name w:val="footer"/>
    <w:basedOn w:val="Normal"/>
    <w:link w:val="FooterChar"/>
    <w:uiPriority w:val="99"/>
    <w:unhideWhenUsed/>
    <w:rsid w:val="00181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1877"/>
  </w:style>
  <w:style w:type="paragraph" w:styleId="ListParagraph">
    <w:name w:val="List Paragraph"/>
    <w:basedOn w:val="Normal"/>
    <w:uiPriority w:val="34"/>
    <w:qFormat/>
    <w:rsid w:val="008063DF"/>
    <w:pPr>
      <w:ind w:left="720"/>
      <w:contextualSpacing/>
    </w:pPr>
  </w:style>
  <w:style w:type="character" w:customStyle="1" w:styleId="Heading1Char">
    <w:name w:val="Heading 1 Char"/>
    <w:basedOn w:val="DefaultParagraphFont"/>
    <w:link w:val="Heading1"/>
    <w:uiPriority w:val="9"/>
    <w:rsid w:val="00B908B5"/>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6558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25153">
      <w:bodyDiv w:val="1"/>
      <w:marLeft w:val="0"/>
      <w:marRight w:val="0"/>
      <w:marTop w:val="0"/>
      <w:marBottom w:val="0"/>
      <w:divBdr>
        <w:top w:val="none" w:sz="0" w:space="0" w:color="auto"/>
        <w:left w:val="none" w:sz="0" w:space="0" w:color="auto"/>
        <w:bottom w:val="none" w:sz="0" w:space="0" w:color="auto"/>
        <w:right w:val="none" w:sz="0" w:space="0" w:color="auto"/>
      </w:divBdr>
    </w:div>
    <w:div w:id="257906092">
      <w:bodyDiv w:val="1"/>
      <w:marLeft w:val="0"/>
      <w:marRight w:val="0"/>
      <w:marTop w:val="0"/>
      <w:marBottom w:val="0"/>
      <w:divBdr>
        <w:top w:val="none" w:sz="0" w:space="0" w:color="auto"/>
        <w:left w:val="none" w:sz="0" w:space="0" w:color="auto"/>
        <w:bottom w:val="none" w:sz="0" w:space="0" w:color="auto"/>
        <w:right w:val="none" w:sz="0" w:space="0" w:color="auto"/>
      </w:divBdr>
    </w:div>
    <w:div w:id="418716492">
      <w:bodyDiv w:val="1"/>
      <w:marLeft w:val="0"/>
      <w:marRight w:val="0"/>
      <w:marTop w:val="0"/>
      <w:marBottom w:val="0"/>
      <w:divBdr>
        <w:top w:val="none" w:sz="0" w:space="0" w:color="auto"/>
        <w:left w:val="none" w:sz="0" w:space="0" w:color="auto"/>
        <w:bottom w:val="none" w:sz="0" w:space="0" w:color="auto"/>
        <w:right w:val="none" w:sz="0" w:space="0" w:color="auto"/>
      </w:divBdr>
    </w:div>
    <w:div w:id="437681897">
      <w:bodyDiv w:val="1"/>
      <w:marLeft w:val="0"/>
      <w:marRight w:val="0"/>
      <w:marTop w:val="0"/>
      <w:marBottom w:val="0"/>
      <w:divBdr>
        <w:top w:val="none" w:sz="0" w:space="0" w:color="auto"/>
        <w:left w:val="none" w:sz="0" w:space="0" w:color="auto"/>
        <w:bottom w:val="none" w:sz="0" w:space="0" w:color="auto"/>
        <w:right w:val="none" w:sz="0" w:space="0" w:color="auto"/>
      </w:divBdr>
    </w:div>
    <w:div w:id="557591611">
      <w:bodyDiv w:val="1"/>
      <w:marLeft w:val="0"/>
      <w:marRight w:val="0"/>
      <w:marTop w:val="0"/>
      <w:marBottom w:val="0"/>
      <w:divBdr>
        <w:top w:val="none" w:sz="0" w:space="0" w:color="auto"/>
        <w:left w:val="none" w:sz="0" w:space="0" w:color="auto"/>
        <w:bottom w:val="none" w:sz="0" w:space="0" w:color="auto"/>
        <w:right w:val="none" w:sz="0" w:space="0" w:color="auto"/>
      </w:divBdr>
    </w:div>
    <w:div w:id="162322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24</TotalTime>
  <Pages>21</Pages>
  <Words>9522</Words>
  <Characters>54278</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allace</dc:creator>
  <cp:keywords/>
  <dc:description/>
  <cp:lastModifiedBy>Ben Wallace</cp:lastModifiedBy>
  <cp:revision>663</cp:revision>
  <dcterms:created xsi:type="dcterms:W3CDTF">2022-04-04T00:32:00Z</dcterms:created>
  <dcterms:modified xsi:type="dcterms:W3CDTF">2022-04-1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uNcWg8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